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554508" w14:textId="77777777" w:rsidR="006D0FCE" w:rsidRPr="00A54B3B" w:rsidRDefault="006D0FCE" w:rsidP="006D0FCE">
      <w:pPr>
        <w:pStyle w:val="para3"/>
        <w:ind w:left="0"/>
        <w:rPr>
          <w:szCs w:val="24"/>
          <w:lang w:val="en-GB"/>
        </w:rPr>
      </w:pPr>
      <w:bookmarkStart w:id="0" w:name="_GoBack"/>
      <w:r w:rsidRPr="00A54B3B">
        <w:rPr>
          <w:b/>
          <w:bCs/>
          <w:szCs w:val="24"/>
          <w:lang w:val="en-GB"/>
        </w:rPr>
        <w:t xml:space="preserve">Supplemental </w:t>
      </w:r>
      <w:r w:rsidRPr="00A54B3B">
        <w:rPr>
          <w:b/>
          <w:szCs w:val="24"/>
          <w:lang w:val="en-GB"/>
        </w:rPr>
        <w:t>Table 1.</w:t>
      </w:r>
      <w:r w:rsidRPr="00A54B3B">
        <w:rPr>
          <w:szCs w:val="24"/>
          <w:lang w:val="en-GB"/>
        </w:rPr>
        <w:t xml:space="preserve"> List of primers used in real-time assay</w:t>
      </w:r>
    </w:p>
    <w:tbl>
      <w:tblPr>
        <w:tblW w:w="9148" w:type="dxa"/>
        <w:tblInd w:w="93" w:type="dxa"/>
        <w:tblLook w:val="04A0" w:firstRow="1" w:lastRow="0" w:firstColumn="1" w:lastColumn="0" w:noHBand="0" w:noVBand="1"/>
      </w:tblPr>
      <w:tblGrid>
        <w:gridCol w:w="3075"/>
        <w:gridCol w:w="4302"/>
        <w:gridCol w:w="569"/>
        <w:gridCol w:w="1202"/>
      </w:tblGrid>
      <w:tr w:rsidR="006D0FCE" w:rsidRPr="00A54B3B" w14:paraId="7F6267D7" w14:textId="77777777" w:rsidTr="00B71D46">
        <w:trPr>
          <w:trHeight w:val="330"/>
        </w:trPr>
        <w:tc>
          <w:tcPr>
            <w:tcW w:w="30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460792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n-GB"/>
              </w:rPr>
              <w:t>Target</w:t>
            </w:r>
          </w:p>
        </w:tc>
        <w:tc>
          <w:tcPr>
            <w:tcW w:w="430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D2057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n-GB"/>
              </w:rPr>
              <w:t>5' – sequence</w:t>
            </w:r>
            <w:r w:rsidRPr="00A54B3B">
              <w:rPr>
                <w:rFonts w:ascii="Times New Roman" w:eastAsia="Times New Roman" w:hAnsi="Times New Roman"/>
                <w:b/>
                <w:bCs/>
                <w:sz w:val="20"/>
                <w:szCs w:val="20"/>
                <w:vertAlign w:val="superscript"/>
                <w:lang w:val="en-GB"/>
              </w:rPr>
              <w:t>1</w:t>
            </w:r>
          </w:p>
        </w:tc>
        <w:tc>
          <w:tcPr>
            <w:tcW w:w="5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E9235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n-GB"/>
              </w:rPr>
              <w:t>Ta</w:t>
            </w:r>
            <w:r w:rsidRPr="00A54B3B">
              <w:rPr>
                <w:rFonts w:ascii="Times New Roman" w:eastAsia="Times New Roman" w:hAnsi="Times New Roman"/>
                <w:b/>
                <w:bCs/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BC49C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en-GB"/>
              </w:rPr>
              <w:t>Reference</w:t>
            </w:r>
            <w:r w:rsidRPr="00A54B3B">
              <w:rPr>
                <w:rFonts w:ascii="Times New Roman" w:eastAsia="Times New Roman" w:hAnsi="Times New Roman"/>
                <w:b/>
                <w:bCs/>
                <w:sz w:val="20"/>
                <w:szCs w:val="20"/>
                <w:vertAlign w:val="superscript"/>
                <w:lang w:val="en-GB"/>
              </w:rPr>
              <w:t>3</w:t>
            </w:r>
          </w:p>
        </w:tc>
      </w:tr>
      <w:tr w:rsidR="006D0FCE" w:rsidRPr="00A54B3B" w14:paraId="3AB3EFB4" w14:textId="77777777" w:rsidTr="00B71D46">
        <w:trPr>
          <w:trHeight w:val="315"/>
        </w:trPr>
        <w:tc>
          <w:tcPr>
            <w:tcW w:w="307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694C5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Megasphaera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hAnsi="Times New Roman"/>
                <w:i/>
                <w:sz w:val="20"/>
                <w:szCs w:val="20"/>
                <w:lang w:val="en-GB"/>
              </w:rPr>
              <w:t>elsdenii</w:t>
            </w:r>
            <w:proofErr w:type="spellEnd"/>
          </w:p>
        </w:tc>
        <w:tc>
          <w:tcPr>
            <w:tcW w:w="430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63889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GACCGAAACTGCGATGCTAGA</w:t>
            </w:r>
          </w:p>
        </w:tc>
        <w:tc>
          <w:tcPr>
            <w:tcW w:w="56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3BA0F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0</w:t>
            </w:r>
          </w:p>
        </w:tc>
        <w:tc>
          <w:tcPr>
            <w:tcW w:w="120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5A692" w14:textId="69E588BC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Ouwerkerk&lt;/Author&gt;&lt;Year&gt;2002&lt;/Year&gt;&lt;RecNum&gt;4569&lt;/RecNum&gt;&lt;DisplayText&gt;&lt;style face="superscript"&gt;(46)&lt;/style&gt;&lt;/DisplayText&gt;&lt;record&gt;&lt;rec-number&gt;4569&lt;/rec-number&gt;&lt;foreign-keys&gt;&lt;key app="EN" db-id="ewvvwe25ftsrprewex8vxr9z5daw2px2pvfe" timestamp="0"&gt;4569&lt;/key&gt;&lt;/foreign-keys&gt;&lt;ref-type name="Journal Article"&gt;17&lt;/ref-type&gt;&lt;contributors&gt;&lt;authors&gt;&lt;author&gt;Ouwerkerk, D.&lt;/author&gt;&lt;author&gt;Klieve, A. V.&lt;/author&gt;&lt;author&gt;Forster, R. J.&lt;/author&gt;&lt;/authors&gt;&lt;/contributors&gt;&lt;auth-address&gt;Queensland Beef Industry Institute, Agency for Food and Fibre Sciences, Department of Primary Industries, Moorooka, Queensland, Australia. diane.ouwerkerk@dpi.qld.gov.au&lt;/auth-address&gt;&lt;titles&gt;&lt;title&gt;Enumeration of Megasphaera elsdenii in rumen contents by real-time Taq nuclease assay&lt;/title&gt;&lt;secondary-title&gt;J Appl Microbiol&lt;/secondary-title&gt;&lt;alt-title&gt;Journal of applied microbiology&lt;/alt-title&gt;&lt;/titles&gt;&lt;pages&gt;753-8&lt;/pages&gt;&lt;volume&gt;92&lt;/volume&gt;&lt;number&gt;4&lt;/number&gt;&lt;edition&gt;2002/04/23&lt;/edition&gt;&lt;keywords&gt;&lt;keyword&gt;Animals&lt;/keyword&gt;&lt;keyword&gt;Cattle&lt;/keyword&gt;&lt;keyword&gt;DNA, Bacterial/analysis/genetics&lt;/keyword&gt;&lt;keyword&gt;Molecular Sequence Data&lt;/keyword&gt;&lt;keyword&gt;Polymerase Chain Reaction/*methods&lt;/keyword&gt;&lt;keyword&gt;RNA, Ribosomal, 16S/genetics&lt;/keyword&gt;&lt;keyword&gt;Rumen/*microbiology&lt;/keyword&gt;&lt;keyword&gt;Sensitivity and Specificity&lt;/keyword&gt;&lt;keyword&gt;Sequence Analysis, DNA&lt;/keyword&gt;&lt;keyword&gt;Species Specificity&lt;/keyword&gt;&lt;keyword&gt;Taq Polymerase/*metabolism&lt;/keyword&gt;&lt;keyword&gt;Veillonellaceae/genetics/*isolation &amp;amp; purification&lt;/keyword&gt;&lt;/keywords&gt;&lt;dates&gt;&lt;year&gt;2002&lt;/year&gt;&lt;/dates&gt;&lt;isbn&gt;1364-5072 (Print)&amp;#xD;1364-5072 (Linking)&lt;/isbn&gt;&lt;accession-num&gt;11966917&lt;/accession-num&gt;&lt;work-type&gt;Evaluation Studies&amp;#xD;Research Support, Non-U.S. Gov&amp;apos;t&lt;/work-type&gt;&lt;urls&gt;&lt;related-urls&gt;&lt;url&gt;http://www.ncbi.nlm.nih.gov/pubmed/11966917&lt;/url&gt;&lt;/related-urls&gt;&lt;/urls&gt;&lt;language&gt;eng&lt;/language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46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104398BF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F9CDE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1A746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CGCCTCAGCGTCAGTTGTC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AEBDE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76967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0B5D5ECD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78279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albus</w:t>
            </w:r>
            <w:proofErr w:type="spellEnd"/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52071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CCCTAAAAGCAGTCTTAGTTCG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A69A3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38335" w14:textId="332F044A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Wang&lt;/Author&gt;&lt;Year&gt;1997&lt;/Year&gt;&lt;RecNum&gt;4915&lt;/RecNum&gt;&lt;DisplayText&gt;&lt;style face="superscript"&gt;(47)&lt;/style&gt;&lt;/DisplayText&gt;&lt;record&gt;&lt;rec-number&gt;4915&lt;/rec-number&gt;&lt;foreign-keys&gt;&lt;key app="EN" db-id="ewvvwe25ftsrprewex8vxr9z5daw2px2pvfe" timestamp="1420821503"&gt;4915&lt;/key&gt;&lt;/foreign-keys&gt;&lt;ref-type name="Journal Article"&gt;17&lt;/ref-type&gt;&lt;contributors&gt;&lt;authors&gt;&lt;author&gt;Wang, R. F.&lt;/author&gt;&lt;author&gt;Cao, W. W.&lt;/author&gt;&lt;author&gt;Cerniglia, C. E.&lt;/author&gt;&lt;/authors&gt;&lt;/contributors&gt;&lt;auth-address&gt;Microbiology Division, National Center for Toxicological Research, Food and Drug Administration, Jefferson, AR 72079, USA.&lt;/auth-address&gt;&lt;titles&gt;&lt;title&gt;PCR detection of Ruminococcus spp. in human and animal faecal samples&lt;/title&gt;&lt;secondary-title&gt;Mol Cell Probes&lt;/secondary-title&gt;&lt;alt-title&gt;Molecular and cellular probes&lt;/alt-title&gt;&lt;/titles&gt;&lt;periodical&gt;&lt;full-title&gt;Mol Cell Probes&lt;/full-title&gt;&lt;abbr-1&gt;Molecular and cellular probes&lt;/abbr-1&gt;&lt;/periodical&gt;&lt;alt-periodical&gt;&lt;full-title&gt;Mol Cell Probes&lt;/full-title&gt;&lt;abbr-1&gt;Molecular and cellular probes&lt;/abbr-1&gt;&lt;/alt-periodical&gt;&lt;pages&gt;259-65&lt;/pages&gt;&lt;volume&gt;11&lt;/volume&gt;&lt;number&gt;4&lt;/number&gt;&lt;keywords&gt;&lt;keyword&gt;Animals&lt;/keyword&gt;&lt;keyword&gt;Bacteria, Anaerobic/classification/genetics&lt;/keyword&gt;&lt;keyword&gt;Bacterial Typing Techniques&lt;/keyword&gt;&lt;keyword&gt;Feces/*microbiology&lt;/keyword&gt;&lt;keyword&gt;Gram-Positive Cocci/classification/*genetics&lt;/keyword&gt;&lt;keyword&gt;Humans&lt;/keyword&gt;&lt;keyword&gt;Mice&lt;/keyword&gt;&lt;keyword&gt;Mice, Inbred BALB C&lt;/keyword&gt;&lt;keyword&gt;Polymerase Chain Reaction/*methods&lt;/keyword&gt;&lt;keyword&gt;Rats&lt;/keyword&gt;&lt;keyword&gt;Rats, Inbred F344&lt;/keyword&gt;&lt;keyword&gt;Sensitivity and Specificity&lt;/keyword&gt;&lt;keyword&gt;Species Specificity&lt;/keyword&gt;&lt;/keywords&gt;&lt;dates&gt;&lt;year&gt;1997&lt;/year&gt;&lt;pub-dates&gt;&lt;date&gt;Aug&lt;/date&gt;&lt;/pub-dates&gt;&lt;/dates&gt;&lt;isbn&gt;0890-8508 (Print)&amp;#xD;0890-8508 (Linking)&lt;/isbn&gt;&lt;accession-num&gt;9281411&lt;/accession-num&gt;&lt;urls&gt;&lt;related-urls&gt;&lt;url&gt;http://www.ncbi.nlm.nih.gov/pubmed/9281411&lt;/url&gt;&lt;/related-urls&gt;&lt;/urls&gt;&lt;electronic-resource-num&gt;10.1006/mcpr.1997.0111&lt;/electronic-resource-num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47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4995E56A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A8A15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01687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CCTCCTTGCGGTTAGAACA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D1D25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4080E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1BE04552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EF5AB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iCs/>
                <w:sz w:val="20"/>
                <w:szCs w:val="20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Selenomonas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ruminantium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 </w:t>
            </w:r>
            <w:r w:rsidRPr="00A54B3B">
              <w:rPr>
                <w:rFonts w:ascii="Times New Roman" w:eastAsia="Times New Roman" w:hAnsi="Times New Roman"/>
                <w:iCs/>
                <w:sz w:val="20"/>
                <w:szCs w:val="20"/>
                <w:lang w:val="en-GB"/>
              </w:rPr>
              <w:t>group</w:t>
            </w: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352A7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CAATAAGCATTCCGCCTGGG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6869E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72CD9" w14:textId="2AD50320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Stevenson&lt;/Author&gt;&lt;Year&gt;2007&lt;/Year&gt;&lt;RecNum&gt;2891&lt;/RecNum&gt;&lt;DisplayText&gt;&lt;style face="superscript"&gt;(6)&lt;/style&gt;&lt;/DisplayText&gt;&lt;record&gt;&lt;rec-number&gt;2891&lt;/rec-number&gt;&lt;foreign-keys&gt;&lt;key app="EN" db-id="ewvvwe25ftsrprewex8vxr9z5daw2px2pvfe" timestamp="0"&gt;2891&lt;/key&gt;&lt;/foreign-keys&gt;&lt;ref-type name="Journal Article"&gt;17&lt;/ref-type&gt;&lt;contributors&gt;&lt;authors&gt;&lt;author&gt;Stevenson, D. M.&lt;/author&gt;&lt;author&gt;Weimer, P. J.&lt;/author&gt;&lt;/authors&gt;&lt;/contributors&gt;&lt;auth-address&gt;United States Dairy Forage Research Center, Agricultural Research Service, US Department of Agriculture, Madison, WI 53706, USA.&lt;/auth-address&gt;&lt;titles&gt;&lt;title&gt;Dominance of Prevotella and low abundance of classical ruminal bacterial species in the bovine rumen revealed by relative quantification real-time PCR&lt;/title&gt;&lt;secondary-title&gt;Appl Microbiol Biotechnol&lt;/secondary-title&gt;&lt;/titles&gt;&lt;pages&gt;165-74&lt;/pages&gt;&lt;volume&gt;75&lt;/volume&gt;&lt;number&gt;1&lt;/number&gt;&lt;edition&gt;2007/01/20&lt;/edition&gt;&lt;keywords&gt;&lt;keyword&gt;Animals&lt;/keyword&gt;&lt;keyword&gt;Bacteria/classification/genetics/*isolation &amp;amp; purification&lt;/keyword&gt;&lt;keyword&gt;Cattle&lt;/keyword&gt;&lt;keyword&gt;DNA Primers&lt;/keyword&gt;&lt;keyword&gt;DNA, Bacterial/analysis/isolation &amp;amp; purification&lt;/keyword&gt;&lt;keyword&gt;Female&lt;/keyword&gt;&lt;keyword&gt;Gene Dosage&lt;/keyword&gt;&lt;keyword&gt;Genes, rRNA&lt;/keyword&gt;&lt;keyword&gt;Lactation&lt;/keyword&gt;&lt;keyword&gt;Polymerase Chain Reaction/*methods&lt;/keyword&gt;&lt;keyword&gt;Prevotella/classification/genetics/*isolation &amp;amp; purification&lt;/keyword&gt;&lt;keyword&gt;RNA, Ribosomal, 16S/genetics&lt;/keyword&gt;&lt;keyword&gt;Rumen/*microbiology&lt;/keyword&gt;&lt;/keywords&gt;&lt;dates&gt;&lt;year&gt;2007&lt;/year&gt;&lt;pub-dates&gt;&lt;date&gt;May&lt;/date&gt;&lt;/pub-dates&gt;&lt;/dates&gt;&lt;isbn&gt;0175-7598 (Print)&lt;/isbn&gt;&lt;accession-num&gt;17235560&lt;/accession-num&gt;&lt;urls&gt;&lt;related-urls&gt;&lt;url&gt;http://www.ncbi.nlm.nih.gov/entrez/query.fcgi?cmd=Retrieve&amp;amp;db=PubMed&amp;amp;dopt=Citation&amp;amp;list_uids=17235560&lt;/url&gt;&lt;/related-urls&gt;&lt;/urls&gt;&lt;electronic-resource-num&gt;10.1007/s00253-006-0802-y&lt;/electronic-resource-num&gt;&lt;language&gt;eng&lt;/language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6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21B5B9E8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00F05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CD716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TTCACTCAATGTCAAGCCCTGG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4172C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9C4F6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67AFA8B5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9B705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succinogenes</w:t>
            </w:r>
            <w:proofErr w:type="spellEnd"/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F2E6F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GCGGGTAGCAAACAGGATTAGA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51636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2172B" w14:textId="5C40B788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Stevenson&lt;/Author&gt;&lt;Year&gt;2007&lt;/Year&gt;&lt;RecNum&gt;2891&lt;/RecNum&gt;&lt;DisplayText&gt;&lt;style face="superscript"&gt;(6)&lt;/style&gt;&lt;/DisplayText&gt;&lt;record&gt;&lt;rec-number&gt;2891&lt;/rec-number&gt;&lt;foreign-keys&gt;&lt;key app="EN" db-id="ewvvwe25ftsrprewex8vxr9z5daw2px2pvfe" timestamp="0"&gt;2891&lt;/key&gt;&lt;/foreign-keys&gt;&lt;ref-type name="Journal Article"&gt;17&lt;/ref-type&gt;&lt;contributors&gt;&lt;authors&gt;&lt;author&gt;Stevenson, D. M.&lt;/author&gt;&lt;author&gt;Weimer, P. J.&lt;/author&gt;&lt;/authors&gt;&lt;/contributors&gt;&lt;auth-address&gt;United States Dairy Forage Research Center, Agricultural Research Service, US Department of Agriculture, Madison, WI 53706, USA.&lt;/auth-address&gt;&lt;titles&gt;&lt;title&gt;Dominance of Prevotella and low abundance of classical ruminal bacterial species in the bovine rumen revealed by relative quantification real-time PCR&lt;/title&gt;&lt;secondary-title&gt;Appl Microbiol Biotechnol&lt;/secondary-title&gt;&lt;/titles&gt;&lt;pages&gt;165-74&lt;/pages&gt;&lt;volume&gt;75&lt;/volume&gt;&lt;number&gt;1&lt;/number&gt;&lt;edition&gt;2007/01/20&lt;/edition&gt;&lt;keywords&gt;&lt;keyword&gt;Animals&lt;/keyword&gt;&lt;keyword&gt;Bacteria/classification/genetics/*isolation &amp;amp; purification&lt;/keyword&gt;&lt;keyword&gt;Cattle&lt;/keyword&gt;&lt;keyword&gt;DNA Primers&lt;/keyword&gt;&lt;keyword&gt;DNA, Bacterial/analysis/isolation &amp;amp; purification&lt;/keyword&gt;&lt;keyword&gt;Female&lt;/keyword&gt;&lt;keyword&gt;Gene Dosage&lt;/keyword&gt;&lt;keyword&gt;Genes, rRNA&lt;/keyword&gt;&lt;keyword&gt;Lactation&lt;/keyword&gt;&lt;keyword&gt;Polymerase Chain Reaction/*methods&lt;/keyword&gt;&lt;keyword&gt;Prevotella/classification/genetics/*isolation &amp;amp; purification&lt;/keyword&gt;&lt;keyword&gt;RNA, Ribosomal, 16S/genetics&lt;/keyword&gt;&lt;keyword&gt;Rumen/*microbiology&lt;/keyword&gt;&lt;/keywords&gt;&lt;dates&gt;&lt;year&gt;2007&lt;/year&gt;&lt;pub-dates&gt;&lt;date&gt;May&lt;/date&gt;&lt;/pub-dates&gt;&lt;/dates&gt;&lt;isbn&gt;0175-7598 (Print)&lt;/isbn&gt;&lt;accession-num&gt;17235560&lt;/accession-num&gt;&lt;urls&gt;&lt;related-urls&gt;&lt;url&gt;http://www.ncbi.nlm.nih.gov/entrez/query.fcgi?cmd=Retrieve&amp;amp;db=PubMed&amp;amp;dopt=Citation&amp;amp;list_uids=17235560&lt;/url&gt;&lt;/related-urls&gt;&lt;/urls&gt;&lt;electronic-resource-num&gt;10.1007/s00253-006-0802-y&lt;/electronic-resource-num&gt;&lt;language&gt;eng&lt;/language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6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6F678F70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80AA8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DC63E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CCCCCGGACACCCAGTAT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B11FD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DEC1A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585A9B62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6AE66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Streptococcus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bovis</w:t>
            </w:r>
            <w:proofErr w:type="spellEnd"/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D82DA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TTCCTAGAGATAGGAAGTTTCTTCGG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1D284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5EC65" w14:textId="325BA443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Stevenson&lt;/Author&gt;&lt;Year&gt;2007&lt;/Year&gt;&lt;RecNum&gt;2891&lt;/RecNum&gt;&lt;DisplayText&gt;&lt;style face="superscript"&gt;(6)&lt;/style&gt;&lt;/DisplayText&gt;&lt;record&gt;&lt;rec-number&gt;2891&lt;/rec-number&gt;&lt;foreign-keys&gt;&lt;key app="EN" db-id="ewvvwe25ftsrprewex8vxr9z5daw2px2pvfe" timestamp="0"&gt;2891&lt;/key&gt;&lt;/foreign-keys&gt;&lt;ref-type name="Journal Article"&gt;17&lt;/ref-type&gt;&lt;contributors&gt;&lt;authors&gt;&lt;author&gt;Stevenson, D. M.&lt;/author&gt;&lt;author&gt;Weimer, P. J.&lt;/author&gt;&lt;/authors&gt;&lt;/contributors&gt;&lt;auth-address&gt;United States Dairy Forage Research Center, Agricultural Research Service, US Department of Agriculture, Madison, WI 53706, USA.&lt;/auth-address&gt;&lt;titles&gt;&lt;title&gt;Dominance of Prevotella and low abundance of classical ruminal bacterial species in the bovine rumen revealed by relative quantification real-time PCR&lt;/title&gt;&lt;secondary-title&gt;Appl Microbiol Biotechnol&lt;/secondary-title&gt;&lt;/titles&gt;&lt;pages&gt;165-74&lt;/pages&gt;&lt;volume&gt;75&lt;/volume&gt;&lt;number&gt;1&lt;/number&gt;&lt;edition&gt;2007/01/20&lt;/edition&gt;&lt;keywords&gt;&lt;keyword&gt;Animals&lt;/keyword&gt;&lt;keyword&gt;Bacteria/classification/genetics/*isolation &amp;amp; purification&lt;/keyword&gt;&lt;keyword&gt;Cattle&lt;/keyword&gt;&lt;keyword&gt;DNA Primers&lt;/keyword&gt;&lt;keyword&gt;DNA, Bacterial/analysis/isolation &amp;amp; purification&lt;/keyword&gt;&lt;keyword&gt;Female&lt;/keyword&gt;&lt;keyword&gt;Gene Dosage&lt;/keyword&gt;&lt;keyword&gt;Genes, rRNA&lt;/keyword&gt;&lt;keyword&gt;Lactation&lt;/keyword&gt;&lt;keyword&gt;Polymerase Chain Reaction/*methods&lt;/keyword&gt;&lt;keyword&gt;Prevotella/classification/genetics/*isolation &amp;amp; purification&lt;/keyword&gt;&lt;keyword&gt;RNA, Ribosomal, 16S/genetics&lt;/keyword&gt;&lt;keyword&gt;Rumen/*microbiology&lt;/keyword&gt;&lt;/keywords&gt;&lt;dates&gt;&lt;year&gt;2007&lt;/year&gt;&lt;pub-dates&gt;&lt;date&gt;May&lt;/date&gt;&lt;/pub-dates&gt;&lt;/dates&gt;&lt;isbn&gt;0175-7598 (Print)&lt;/isbn&gt;&lt;accession-num&gt;17235560&lt;/accession-num&gt;&lt;urls&gt;&lt;related-urls&gt;&lt;url&gt;http://www.ncbi.nlm.nih.gov/entrez/query.fcgi?cmd=Retrieve&amp;amp;db=PubMed&amp;amp;dopt=Citation&amp;amp;list_uids=17235560&lt;/url&gt;&lt;/related-urls&gt;&lt;/urls&gt;&lt;electronic-resource-num&gt;10.1007/s00253-006-0802-y&lt;/electronic-resource-num&gt;&lt;language&gt;eng&lt;/language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6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3284EF54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7DD64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4FBA6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ATGATGGCAACTAACAATAGGGGT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70397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1B476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7E412A4B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E48E7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bryantii</w:t>
            </w:r>
            <w:proofErr w:type="spellEnd"/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F8229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AGCGCAGGCCGTTTGG 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13A3C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3D362" w14:textId="463ABABD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Stevenson&lt;/Author&gt;&lt;Year&gt;2007&lt;/Year&gt;&lt;RecNum&gt;2891&lt;/RecNum&gt;&lt;DisplayText&gt;&lt;style face="superscript"&gt;(6)&lt;/style&gt;&lt;/DisplayText&gt;&lt;record&gt;&lt;rec-number&gt;2891&lt;/rec-number&gt;&lt;foreign-keys&gt;&lt;key app="EN" db-id="ewvvwe25ftsrprewex8vxr9z5daw2px2pvfe" timestamp="0"&gt;2891&lt;/key&gt;&lt;/foreign-keys&gt;&lt;ref-type name="Journal Article"&gt;17&lt;/ref-type&gt;&lt;contributors&gt;&lt;authors&gt;&lt;author&gt;Stevenson, D. M.&lt;/author&gt;&lt;author&gt;Weimer, P. J.&lt;/author&gt;&lt;/authors&gt;&lt;/contributors&gt;&lt;auth-address&gt;United States Dairy Forage Research Center, Agricultural Research Service, US Department of Agriculture, Madison, WI 53706, USA.&lt;/auth-address&gt;&lt;titles&gt;&lt;title&gt;Dominance of Prevotella and low abundance of classical ruminal bacterial species in the bovine rumen revealed by relative quantification real-time PCR&lt;/title&gt;&lt;secondary-title&gt;Appl Microbiol Biotechnol&lt;/secondary-title&gt;&lt;/titles&gt;&lt;pages&gt;165-74&lt;/pages&gt;&lt;volume&gt;75&lt;/volume&gt;&lt;number&gt;1&lt;/number&gt;&lt;edition&gt;2007/01/20&lt;/edition&gt;&lt;keywords&gt;&lt;keyword&gt;Animals&lt;/keyword&gt;&lt;keyword&gt;Bacteria/classification/genetics/*isolation &amp;amp; purification&lt;/keyword&gt;&lt;keyword&gt;Cattle&lt;/keyword&gt;&lt;keyword&gt;DNA Primers&lt;/keyword&gt;&lt;keyword&gt;DNA, Bacterial/analysis/isolation &amp;amp; purification&lt;/keyword&gt;&lt;keyword&gt;Female&lt;/keyword&gt;&lt;keyword&gt;Gene Dosage&lt;/keyword&gt;&lt;keyword&gt;Genes, rRNA&lt;/keyword&gt;&lt;keyword&gt;Lactation&lt;/keyword&gt;&lt;keyword&gt;Polymerase Chain Reaction/*methods&lt;/keyword&gt;&lt;keyword&gt;Prevotella/classification/genetics/*isolation &amp;amp; purification&lt;/keyword&gt;&lt;keyword&gt;RNA, Ribosomal, 16S/genetics&lt;/keyword&gt;&lt;keyword&gt;Rumen/*microbiology&lt;/keyword&gt;&lt;/keywords&gt;&lt;dates&gt;&lt;year&gt;2007&lt;/year&gt;&lt;pub-dates&gt;&lt;date&gt;May&lt;/date&gt;&lt;/pub-dates&gt;&lt;/dates&gt;&lt;isbn&gt;0175-7598 (Print)&lt;/isbn&gt;&lt;accession-num&gt;17235560&lt;/accession-num&gt;&lt;urls&gt;&lt;related-urls&gt;&lt;url&gt;http://www.ncbi.nlm.nih.gov/entrez/query.fcgi?cmd=Retrieve&amp;amp;db=PubMed&amp;amp;dopt=Citation&amp;amp;list_uids=17235560&lt;/url&gt;&lt;/related-urls&gt;&lt;/urls&gt;&lt;electronic-resource-num&gt;10.1007/s00253-006-0802-y&lt;/electronic-resource-num&gt;&lt;language&gt;eng&lt;/language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6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0C555B4B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07B54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81791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GCTTCCTGTGCACTCAAGTCTGAC 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CC52E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555B2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0200E9AF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C069E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ruminicola</w:t>
            </w:r>
            <w:proofErr w:type="spellEnd"/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6A1FC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GAAAGTCGGATTAATGCTCTATGTTG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0F812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58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994DF" w14:textId="74297EC0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Stevenson&lt;/Author&gt;&lt;Year&gt;2007&lt;/Year&gt;&lt;RecNum&gt;2891&lt;/RecNum&gt;&lt;DisplayText&gt;&lt;style face="superscript"&gt;(6)&lt;/style&gt;&lt;/DisplayText&gt;&lt;record&gt;&lt;rec-number&gt;2891&lt;/rec-number&gt;&lt;foreign-keys&gt;&lt;key app="EN" db-id="ewvvwe25ftsrprewex8vxr9z5daw2px2pvfe" timestamp="0"&gt;2891&lt;/key&gt;&lt;/foreign-keys&gt;&lt;ref-type name="Journal Article"&gt;17&lt;/ref-type&gt;&lt;contributors&gt;&lt;authors&gt;&lt;author&gt;Stevenson, D. M.&lt;/author&gt;&lt;author&gt;Weimer, P. J.&lt;/author&gt;&lt;/authors&gt;&lt;/contributors&gt;&lt;auth-address&gt;United States Dairy Forage Research Center, Agricultural Research Service, US Department of Agriculture, Madison, WI 53706, USA.&lt;/auth-address&gt;&lt;titles&gt;&lt;title&gt;Dominance of Prevotella and low abundance of classical ruminal bacterial species in the bovine rumen revealed by relative quantification real-time PCR&lt;/title&gt;&lt;secondary-title&gt;Appl Microbiol Biotechnol&lt;/secondary-title&gt;&lt;/titles&gt;&lt;pages&gt;165-74&lt;/pages&gt;&lt;volume&gt;75&lt;/volume&gt;&lt;number&gt;1&lt;/number&gt;&lt;edition&gt;2007/01/20&lt;/edition&gt;&lt;keywords&gt;&lt;keyword&gt;Animals&lt;/keyword&gt;&lt;keyword&gt;Bacteria/classification/genetics/*isolation &amp;amp; purification&lt;/keyword&gt;&lt;keyword&gt;Cattle&lt;/keyword&gt;&lt;keyword&gt;DNA Primers&lt;/keyword&gt;&lt;keyword&gt;DNA, Bacterial/analysis/isolation &amp;amp; purification&lt;/keyword&gt;&lt;keyword&gt;Female&lt;/keyword&gt;&lt;keyword&gt;Gene Dosage&lt;/keyword&gt;&lt;keyword&gt;Genes, rRNA&lt;/keyword&gt;&lt;keyword&gt;Lactation&lt;/keyword&gt;&lt;keyword&gt;Polymerase Chain Reaction/*methods&lt;/keyword&gt;&lt;keyword&gt;Prevotella/classification/genetics/*isolation &amp;amp; purification&lt;/keyword&gt;&lt;keyword&gt;RNA, Ribosomal, 16S/genetics&lt;/keyword&gt;&lt;keyword&gt;Rumen/*microbiology&lt;/keyword&gt;&lt;/keywords&gt;&lt;dates&gt;&lt;year&gt;2007&lt;/year&gt;&lt;pub-dates&gt;&lt;date&gt;May&lt;/date&gt;&lt;/pub-dates&gt;&lt;/dates&gt;&lt;isbn&gt;0175-7598 (Print)&lt;/isbn&gt;&lt;accession-num&gt;17235560&lt;/accession-num&gt;&lt;urls&gt;&lt;related-urls&gt;&lt;url&gt;http://www.ncbi.nlm.nih.gov/entrez/query.fcgi?cmd=Retrieve&amp;amp;db=PubMed&amp;amp;dopt=Citation&amp;amp;list_uids=17235560&lt;/url&gt;&lt;/related-urls&gt;&lt;/urls&gt;&lt;electronic-resource-num&gt;10.1007/s00253-006-0802-y&lt;/electronic-resource-num&gt;&lt;language&gt;eng&lt;/language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6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7141822D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19AAA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75F86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CATCCTATAGCGGTAAACCTTTGG 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87A82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0BD78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008900FC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BF387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Pseudobutyrivibrio</w:t>
            </w:r>
            <w:proofErr w:type="spellEnd"/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A7390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GCCTCAGCGTCAGTAATCG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015FB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820A4" w14:textId="36FBBFBC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TaGluZ2ZpZWxkPC9BdXRob3I+PFllYXI+MjAxMjwvWWVh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</w:fldData>
              </w:fldChar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TaGluZ2ZpZWxkPC9BdXRob3I+PFllYXI+MjAxMjwvWWVh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</w:fldData>
              </w:fldChar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14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78BB10D8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76903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46B0A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GGAGCGTAGGCGGTTTTAC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2088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BE4F3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1F38470F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2351E" w14:textId="52C737BE" w:rsidR="006D0FCE" w:rsidRPr="00A54B3B" w:rsidRDefault="006D0FCE" w:rsidP="00A013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Buty</w:t>
            </w:r>
            <w:r w:rsidR="00A01319"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r</w:t>
            </w:r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ivibrio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sz w:val="20"/>
                <w:szCs w:val="20"/>
                <w:lang w:val="en-GB"/>
              </w:rPr>
              <w:t>hungatei</w:t>
            </w:r>
            <w:proofErr w:type="spellEnd"/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C831D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AGGGTAATGCCTGTAGCTC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EA063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55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BE04A" w14:textId="3328DECD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TaGluZ2ZpZWxkPC9BdXRob3I+PFllYXI+MjAxMjwvWWVh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</w:fldData>
              </w:fldChar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TaGluZ2ZpZWxkPC9BdXRob3I+PFllYXI+MjAxMjwvWWVh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</w:fldData>
              </w:fldChar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.DATA 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14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7AFCD57D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ACB90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0273C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TCACCCTCGCGGGAT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DED0E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C1E22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22B94E25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72621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ungi</w:t>
            </w: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E946F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GAGGAAGTAAAAGTCGTAACAAGGTTTC 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13500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B1032" w14:textId="2DE46EE8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Denman&lt;/Author&gt;&lt;Year&gt;2002&lt;/Year&gt;&lt;RecNum&gt;4917&lt;/RecNum&gt;&lt;DisplayText&gt;&lt;style face="superscript"&gt;(48)&lt;/style&gt;&lt;/DisplayText&gt;&lt;record&gt;&lt;rec-number&gt;4917&lt;/rec-number&gt;&lt;foreign-keys&gt;&lt;key app="EN" db-id="ewvvwe25ftsrprewex8vxr9z5daw2px2pvfe" timestamp="1421004444"&gt;4917&lt;/key&gt;&lt;/foreign-keys&gt;&lt;ref-type name="Journal Article"&gt;17&lt;/ref-type&gt;&lt;contributors&gt;&lt;authors&gt;&lt;author&gt;Denman, S.E.&lt;/author&gt;&lt;author&gt;McSweeney&lt;/author&gt;&lt;/authors&gt;&lt;/contributors&gt;&lt;titles&gt;&lt;title&gt;Development of a real-time PCR assay for monitoring anaerobic fungal and cellylolytic bacterial populations within the rumen&lt;/title&gt;&lt;secondary-title&gt;FEMS Microbiol. Ecol.&lt;/secondary-title&gt;&lt;/titles&gt;&lt;periodical&gt;&lt;full-title&gt;FEMS Microbiol. Ecol.&lt;/full-title&gt;&lt;/periodical&gt;&lt;volume&gt;58&lt;/volume&gt;&lt;number&gt;572-582&lt;/number&gt;&lt;dates&gt;&lt;year&gt;2002&lt;/year&gt;&lt;/dates&gt;&lt;urls&gt;&lt;/urls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48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612AA12D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79E35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D3D01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CAAATTCACAAAGGGTAGGATGATT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A42D4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29569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3F525E87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38DA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Ciliate protozoa</w:t>
            </w: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FE68D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GCTTTCGWTGGTAGTGTATT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C8383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54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E460F" w14:textId="0B861421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Sylvester&lt;/Author&gt;&lt;Year&gt;2004&lt;/Year&gt;&lt;RecNum&gt;4573&lt;/RecNum&gt;&lt;DisplayText&gt;&lt;style face="superscript"&gt;(49)&lt;/style&gt;&lt;/DisplayText&gt;&lt;record&gt;&lt;rec-number&gt;4573&lt;/rec-number&gt;&lt;foreign-keys&gt;&lt;key app="EN" db-id="ewvvwe25ftsrprewex8vxr9z5daw2px2pvfe" timestamp="0"&gt;4573&lt;/key&gt;&lt;/foreign-keys&gt;&lt;ref-type name="Journal Article"&gt;17&lt;/ref-type&gt;&lt;contributors&gt;&lt;authors&gt;&lt;author&gt;Sylvester, J. T.&lt;/author&gt;&lt;author&gt;Karnati, S. K.&lt;/author&gt;&lt;author&gt;Yu, Z.&lt;/author&gt;&lt;author&gt;Morrison, M.&lt;/author&gt;&lt;author&gt;Firkins, J. L.&lt;/author&gt;&lt;/authors&gt;&lt;/contributors&gt;&lt;auth-address&gt;Ohio State University Interdisciplinary Nutrition Program (OSUN), The Ohio State University, Columbus, OH 43210, USA.&lt;/auth-address&gt;&lt;titles&gt;&lt;title&gt;Development of an assay to quantify rumen ciliate protozoal biomass in cows using real-time PCR&lt;/title&gt;&lt;secondary-title&gt;J Nutr&lt;/secondary-title&gt;&lt;alt-title&gt;The Journal of nutrition&lt;/alt-title&gt;&lt;/titles&gt;&lt;pages&gt;3378-84&lt;/pages&gt;&lt;volume&gt;134&lt;/volume&gt;&lt;number&gt;12&lt;/number&gt;&lt;edition&gt;2004/12/01&lt;/edition&gt;&lt;keywords&gt;&lt;keyword&gt;Animals&lt;/keyword&gt;&lt;keyword&gt;Base Sequence&lt;/keyword&gt;&lt;keyword&gt;Biomass&lt;/keyword&gt;&lt;keyword&gt;Cattle&lt;/keyword&gt;&lt;keyword&gt;Ciliophora/genetics/*isolation &amp;amp; purification/physiology&lt;/keyword&gt;&lt;keyword&gt;DNA Primers&lt;/keyword&gt;&lt;keyword&gt;DNA, Protozoan/genetics/isolation &amp;amp; purification&lt;/keyword&gt;&lt;keyword&gt;DNA, Ribosomal/genetics&lt;/keyword&gt;&lt;keyword&gt;Female&lt;/keyword&gt;&lt;keyword&gt;Polymerase Chain Reaction/*methods&lt;/keyword&gt;&lt;keyword&gt;RNA, Ribosomal, 18S/genetics&lt;/keyword&gt;&lt;keyword&gt;Rumen/*parasitology&lt;/keyword&gt;&lt;/keywords&gt;&lt;dates&gt;&lt;year&gt;2004&lt;/year&gt;&lt;pub-dates&gt;&lt;date&gt;Dec&lt;/date&gt;&lt;/pub-dates&gt;&lt;/dates&gt;&lt;isbn&gt;0022-3166 (Print)&amp;#xD;0022-3166 (Linking)&lt;/isbn&gt;&lt;accession-num&gt;15570040&lt;/accession-num&gt;&lt;work-type&gt;Research Support, Non-U.S. Gov&amp;apos;t&amp;#xD;Research Support, U.S. Gov&amp;apos;t, Non-P.H.S.&lt;/work-type&gt;&lt;urls&gt;&lt;related-urls&gt;&lt;url&gt;http://www.ncbi.nlm.nih.gov/pubmed/15570040&lt;/url&gt;&lt;/related-urls&gt;&lt;/urls&gt;&lt;language&gt;eng&lt;/language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49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7D1B5F68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139E8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76375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CTTGCCCTCYAATCGTWCT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F41BF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9DF60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</w:p>
        </w:tc>
      </w:tr>
      <w:tr w:rsidR="006D0FCE" w:rsidRPr="00A54B3B" w14:paraId="2948ED67" w14:textId="77777777" w:rsidTr="00B71D46">
        <w:trPr>
          <w:trHeight w:val="315"/>
        </w:trPr>
        <w:tc>
          <w:tcPr>
            <w:tcW w:w="3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80A9A" w14:textId="7F44D890" w:rsidR="006D0FCE" w:rsidRPr="00A54B3B" w:rsidRDefault="00D64A9A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Total b</w:t>
            </w:r>
            <w:r w:rsidR="006D0FCE"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acteria</w:t>
            </w:r>
          </w:p>
        </w:tc>
        <w:tc>
          <w:tcPr>
            <w:tcW w:w="4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B6621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f-CGGCAACGAGCGCAACCC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9AB98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60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8DB7C" w14:textId="17B66C79" w:rsidR="006D0FCE" w:rsidRPr="00A54B3B" w:rsidRDefault="00DC5FC8" w:rsidP="00DC5FC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begin"/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instrText xml:space="preserve"> ADDIN EN.CITE &lt;EndNote&gt;&lt;Cite&gt;&lt;Author&gt;Denman&lt;/Author&gt;&lt;Year&gt;2002&lt;/Year&gt;&lt;RecNum&gt;4917&lt;/RecNum&gt;&lt;DisplayText&gt;&lt;style face="superscript"&gt;(48)&lt;/style&gt;&lt;/DisplayText&gt;&lt;record&gt;&lt;rec-number&gt;4917&lt;/rec-number&gt;&lt;foreign-keys&gt;&lt;key app="EN" db-id="ewvvwe25ftsrprewex8vxr9z5daw2px2pvfe" timestamp="1421004444"&gt;4917&lt;/key&gt;&lt;/foreign-keys&gt;&lt;ref-type name="Journal Article"&gt;17&lt;/ref-type&gt;&lt;contributors&gt;&lt;authors&gt;&lt;author&gt;Denman, S.E.&lt;/author&gt;&lt;author&gt;McSweeney&lt;/author&gt;&lt;/authors&gt;&lt;/contributors&gt;&lt;titles&gt;&lt;title&gt;Development of a real-time PCR assay for monitoring anaerobic fungal and cellylolytic bacterial populations within the rumen&lt;/title&gt;&lt;secondary-title&gt;FEMS Microbiol. Ecol.&lt;/secondary-title&gt;&lt;/titles&gt;&lt;periodical&gt;&lt;full-title&gt;FEMS Microbiol. Ecol.&lt;/full-title&gt;&lt;/periodical&gt;&lt;volume&gt;58&lt;/volume&gt;&lt;number&gt;572-582&lt;/number&gt;&lt;dates&gt;&lt;year&gt;2002&lt;/year&gt;&lt;/dates&gt;&lt;urls&gt;&lt;/urls&gt;&lt;/record&gt;&lt;/Cite&gt;&lt;Cite&gt;&lt;Author&gt;Denman&lt;/Author&gt;&lt;Year&gt;2002&lt;/Year&gt;&lt;RecNum&gt;4917&lt;/RecNum&gt;&lt;record&gt;&lt;rec-number&gt;4917&lt;/rec-number&gt;&lt;foreign-keys&gt;&lt;key app="EN" db-id="ewvvwe25ftsrprewex8vxr9z5daw2px2pvfe" timestamp="1421004444"&gt;4917&lt;/key&gt;&lt;/foreign-keys&gt;&lt;ref-type name="Journal Article"&gt;17&lt;/ref-type&gt;&lt;contributors&gt;&lt;authors&gt;&lt;author&gt;Denman, S.E.&lt;/author&gt;&lt;author&gt;McSweeney&lt;/author&gt;&lt;/authors&gt;&lt;/contributors&gt;&lt;titles&gt;&lt;title&gt;Development of a real-time PCR assay for monitoring anaerobic fungal and cellylolytic bacterial populations within the rumen&lt;/title&gt;&lt;secondary-title&gt;FEMS Microbiol. Ecol.&lt;/secondary-title&gt;&lt;/titles&gt;&lt;periodical&gt;&lt;full-title&gt;FEMS Microbiol. Ecol.&lt;/full-title&gt;&lt;/periodical&gt;&lt;volume&gt;58&lt;/volume&gt;&lt;number&gt;572-582&lt;/number&gt;&lt;dates&gt;&lt;year&gt;2002&lt;/year&gt;&lt;/dates&gt;&lt;urls&gt;&lt;/urls&gt;&lt;/record&gt;&lt;/Cite&gt;&lt;/EndNote&gt;</w:instrTex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separate"/>
            </w:r>
            <w:r w:rsidRPr="00A54B3B">
              <w:rPr>
                <w:rFonts w:ascii="Times New Roman" w:eastAsia="Times New Roman" w:hAnsi="Times New Roman"/>
                <w:noProof/>
                <w:sz w:val="20"/>
                <w:szCs w:val="20"/>
                <w:vertAlign w:val="superscript"/>
                <w:lang w:val="en-GB"/>
              </w:rPr>
              <w:t>(48)</w:t>
            </w: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6D0FCE" w:rsidRPr="00A54B3B" w14:paraId="1A109EA2" w14:textId="77777777" w:rsidTr="00B71D46">
        <w:trPr>
          <w:trHeight w:val="330"/>
        </w:trPr>
        <w:tc>
          <w:tcPr>
            <w:tcW w:w="307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C85B96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 </w:t>
            </w:r>
          </w:p>
        </w:tc>
        <w:tc>
          <w:tcPr>
            <w:tcW w:w="430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6E7B29" w14:textId="77777777" w:rsidR="006D0FCE" w:rsidRPr="00A54B3B" w:rsidRDefault="006D0FCE" w:rsidP="00B71D46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r-CCATTGTAGCACGTGTGTAGCC</w:t>
            </w:r>
          </w:p>
        </w:tc>
        <w:tc>
          <w:tcPr>
            <w:tcW w:w="56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779C80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 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BBB4B6" w14:textId="77777777" w:rsidR="006D0FCE" w:rsidRPr="00A54B3B" w:rsidRDefault="006D0FCE" w:rsidP="00B71D46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</w:pPr>
            <w:r w:rsidRPr="00A54B3B">
              <w:rPr>
                <w:rFonts w:ascii="Times New Roman" w:eastAsia="Times New Roman" w:hAnsi="Times New Roman"/>
                <w:sz w:val="20"/>
                <w:szCs w:val="20"/>
                <w:lang w:val="en-GB"/>
              </w:rPr>
              <w:t> </w:t>
            </w:r>
          </w:p>
        </w:tc>
      </w:tr>
    </w:tbl>
    <w:p w14:paraId="0AA271B7" w14:textId="77777777" w:rsidR="006D0FCE" w:rsidRPr="00A54B3B" w:rsidRDefault="006D0FCE" w:rsidP="00ED4DAB">
      <w:pPr>
        <w:pStyle w:val="para3"/>
        <w:spacing w:before="0" w:after="0" w:line="240" w:lineRule="auto"/>
        <w:ind w:left="0"/>
        <w:jc w:val="both"/>
        <w:rPr>
          <w:szCs w:val="24"/>
          <w:lang w:val="en-GB"/>
        </w:rPr>
      </w:pPr>
      <w:r w:rsidRPr="00A54B3B">
        <w:rPr>
          <w:vertAlign w:val="superscript"/>
          <w:lang w:val="en-GB"/>
        </w:rPr>
        <w:t>1</w:t>
      </w:r>
      <w:r w:rsidRPr="00A54B3B">
        <w:rPr>
          <w:lang w:val="en-GB"/>
        </w:rPr>
        <w:t xml:space="preserve">Selected forward (f) and reverse (r) primers for </w:t>
      </w:r>
      <w:r w:rsidRPr="00A54B3B">
        <w:rPr>
          <w:iCs/>
          <w:szCs w:val="24"/>
          <w:lang w:val="en-GB"/>
        </w:rPr>
        <w:t xml:space="preserve">validated </w:t>
      </w:r>
      <w:r w:rsidRPr="00A54B3B">
        <w:rPr>
          <w:szCs w:val="24"/>
          <w:lang w:val="en-GB"/>
        </w:rPr>
        <w:t>for genes encoding 16S ribosomal RNA (bacterial species and fungi), and for the 18S ribosomal RNA gene (protozoa).</w:t>
      </w:r>
    </w:p>
    <w:p w14:paraId="14F12A30" w14:textId="77777777" w:rsidR="006D0FCE" w:rsidRPr="00A54B3B" w:rsidRDefault="006D0FCE" w:rsidP="00ED4DAB">
      <w:pPr>
        <w:pStyle w:val="para3"/>
        <w:spacing w:before="0" w:after="0" w:line="240" w:lineRule="auto"/>
        <w:ind w:left="0"/>
        <w:jc w:val="both"/>
        <w:rPr>
          <w:lang w:val="en-GB"/>
        </w:rPr>
      </w:pPr>
      <w:r w:rsidRPr="00A54B3B">
        <w:rPr>
          <w:szCs w:val="24"/>
          <w:vertAlign w:val="superscript"/>
          <w:lang w:val="en-GB"/>
        </w:rPr>
        <w:t>2</w:t>
      </w:r>
      <w:r w:rsidRPr="00A54B3B">
        <w:rPr>
          <w:szCs w:val="24"/>
          <w:lang w:val="en-GB"/>
        </w:rPr>
        <w:t>Annealing temperature.</w:t>
      </w:r>
    </w:p>
    <w:p w14:paraId="445084E1" w14:textId="66CDD4DA" w:rsidR="002C167D" w:rsidRPr="00A54B3B" w:rsidRDefault="006D0FCE" w:rsidP="00BF3BB1">
      <w:pPr>
        <w:pStyle w:val="para3"/>
        <w:spacing w:before="0" w:after="0" w:line="240" w:lineRule="auto"/>
        <w:ind w:left="0"/>
        <w:rPr>
          <w:lang w:val="en-GB"/>
        </w:rPr>
      </w:pPr>
      <w:r w:rsidRPr="00A54B3B">
        <w:rPr>
          <w:vertAlign w:val="superscript"/>
          <w:lang w:val="en-GB"/>
        </w:rPr>
        <w:t>3</w:t>
      </w:r>
      <w:r w:rsidR="00A53EB3" w:rsidRPr="00A54B3B">
        <w:rPr>
          <w:lang w:val="en-GB"/>
        </w:rPr>
        <w:t>Reference number for the s</w:t>
      </w:r>
      <w:r w:rsidR="00045466" w:rsidRPr="00A54B3B">
        <w:rPr>
          <w:lang w:val="en-GB"/>
        </w:rPr>
        <w:t>ource of primers</w:t>
      </w:r>
      <w:r w:rsidR="00BF3BB1" w:rsidRPr="00A54B3B">
        <w:rPr>
          <w:lang w:val="en-GB"/>
        </w:rPr>
        <w:t>.</w:t>
      </w:r>
    </w:p>
    <w:p w14:paraId="016B9BEC" w14:textId="77777777" w:rsidR="00BF3BB1" w:rsidRPr="00A54B3B" w:rsidRDefault="00BF3BB1" w:rsidP="00BF3BB1">
      <w:pPr>
        <w:pStyle w:val="para3"/>
        <w:spacing w:before="0" w:after="0" w:line="240" w:lineRule="auto"/>
        <w:ind w:left="0"/>
        <w:rPr>
          <w:lang w:val="en-GB"/>
        </w:rPr>
        <w:sectPr w:rsidR="00BF3BB1" w:rsidRPr="00A54B3B" w:rsidSect="002C167D">
          <w:headerReference w:type="default" r:id="rId8"/>
          <w:footerReference w:type="default" r:id="rId9"/>
          <w:pgSz w:w="12240" w:h="15840"/>
          <w:pgMar w:top="1440" w:right="1800" w:bottom="1440" w:left="1800" w:header="720" w:footer="720" w:gutter="0"/>
          <w:cols w:space="720"/>
          <w:docGrid w:linePitch="299"/>
        </w:sectPr>
      </w:pPr>
    </w:p>
    <w:p w14:paraId="0D0A0A93" w14:textId="14660F68" w:rsidR="00045466" w:rsidRPr="00A54B3B" w:rsidRDefault="008D5A1B" w:rsidP="00045466">
      <w:pPr>
        <w:pStyle w:val="para3"/>
        <w:ind w:left="0"/>
        <w:rPr>
          <w:szCs w:val="24"/>
          <w:lang w:val="en-GB"/>
        </w:rPr>
      </w:pPr>
      <w:r w:rsidRPr="00A54B3B">
        <w:rPr>
          <w:b/>
          <w:szCs w:val="24"/>
          <w:lang w:val="en-GB"/>
        </w:rPr>
        <w:lastRenderedPageBreak/>
        <w:t xml:space="preserve">Supplemental </w:t>
      </w:r>
      <w:r w:rsidR="00045466" w:rsidRPr="00A54B3B">
        <w:rPr>
          <w:b/>
          <w:szCs w:val="24"/>
          <w:lang w:val="en-GB"/>
        </w:rPr>
        <w:t>Table 2.</w:t>
      </w:r>
      <w:r w:rsidR="00045466" w:rsidRPr="00A54B3B">
        <w:rPr>
          <w:szCs w:val="24"/>
          <w:lang w:val="en-GB"/>
        </w:rPr>
        <w:t xml:space="preserve"> Abundance of select </w:t>
      </w:r>
      <w:proofErr w:type="spellStart"/>
      <w:r w:rsidR="00045466" w:rsidRPr="00A54B3B">
        <w:rPr>
          <w:szCs w:val="24"/>
          <w:lang w:val="en-GB"/>
        </w:rPr>
        <w:t>ruminal</w:t>
      </w:r>
      <w:proofErr w:type="spellEnd"/>
      <w:r w:rsidR="00045466" w:rsidRPr="00A54B3B">
        <w:rPr>
          <w:szCs w:val="24"/>
          <w:lang w:val="en-GB"/>
        </w:rPr>
        <w:t xml:space="preserve"> microorganisms during induction of and recovery from milk fat depression.</w:t>
      </w:r>
    </w:p>
    <w:tbl>
      <w:tblPr>
        <w:tblW w:w="10348" w:type="dxa"/>
        <w:tblInd w:w="93" w:type="dxa"/>
        <w:tblLook w:val="04A0" w:firstRow="1" w:lastRow="0" w:firstColumn="1" w:lastColumn="0" w:noHBand="0" w:noVBand="1"/>
      </w:tblPr>
      <w:tblGrid>
        <w:gridCol w:w="3255"/>
        <w:gridCol w:w="950"/>
        <w:gridCol w:w="1136"/>
        <w:gridCol w:w="1136"/>
        <w:gridCol w:w="960"/>
        <w:gridCol w:w="911"/>
        <w:gridCol w:w="723"/>
        <w:gridCol w:w="1277"/>
      </w:tblGrid>
      <w:tr w:rsidR="00045466" w:rsidRPr="00A54B3B" w14:paraId="0C1622CB" w14:textId="77777777" w:rsidTr="00362B19">
        <w:trPr>
          <w:trHeight w:val="390"/>
        </w:trPr>
        <w:tc>
          <w:tcPr>
            <w:tcW w:w="325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45336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3222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92618" w14:textId="64C4B44D" w:rsidR="00045466" w:rsidRPr="00A54B3B" w:rsidRDefault="00045466" w:rsidP="006F121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Treatment</w:t>
            </w:r>
            <w:r w:rsidR="001923B2" w:rsidRPr="00A54B3B">
              <w:rPr>
                <w:rFonts w:ascii="Times New Roman" w:eastAsia="Times New Roman" w:hAnsi="Times New Roman"/>
                <w:lang w:val="en-GB"/>
              </w:rPr>
              <w:t xml:space="preserve"> </w:t>
            </w:r>
            <w:r w:rsidR="006F1218" w:rsidRPr="00A54B3B">
              <w:rPr>
                <w:rFonts w:ascii="Times New Roman" w:eastAsia="Times New Roman" w:hAnsi="Times New Roman"/>
                <w:lang w:val="en-GB"/>
              </w:rPr>
              <w:t>m</w:t>
            </w:r>
            <w:r w:rsidR="001923B2" w:rsidRPr="00A54B3B">
              <w:rPr>
                <w:rFonts w:ascii="Times New Roman" w:eastAsia="Times New Roman" w:hAnsi="Times New Roman"/>
                <w:lang w:val="en-GB"/>
              </w:rPr>
              <w:t>ean</w:t>
            </w:r>
            <w:r w:rsidR="00753A55" w:rsidRPr="00A54B3B">
              <w:rPr>
                <w:rFonts w:ascii="Times New Roman" w:eastAsia="Times New Roman" w:hAnsi="Times New Roman"/>
                <w:lang w:val="en-GB"/>
              </w:rPr>
              <w:t>s</w:t>
            </w:r>
            <w:r w:rsidRPr="00A54B3B">
              <w:rPr>
                <w:rFonts w:ascii="Times New Roman" w:eastAsia="Times New Roman" w:hAnsi="Times New Roman"/>
                <w:vertAlign w:val="superscript"/>
                <w:lang w:val="en-GB"/>
              </w:rPr>
              <w:t>1,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73AA3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2911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169D6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P-</w:t>
            </w:r>
            <w:r w:rsidRPr="00A54B3B">
              <w:rPr>
                <w:rFonts w:ascii="Times New Roman" w:eastAsia="Times New Roman" w:hAnsi="Times New Roman"/>
                <w:lang w:val="en-GB"/>
              </w:rPr>
              <w:t>value</w:t>
            </w:r>
            <w:r w:rsidRPr="00A54B3B">
              <w:rPr>
                <w:rFonts w:ascii="Times New Roman" w:eastAsia="Times New Roman" w:hAnsi="Times New Roman"/>
                <w:vertAlign w:val="superscript"/>
                <w:lang w:val="en-GB"/>
              </w:rPr>
              <w:t>3</w:t>
            </w:r>
          </w:p>
        </w:tc>
      </w:tr>
      <w:tr w:rsidR="00045466" w:rsidRPr="00A54B3B" w14:paraId="0ED34D29" w14:textId="77777777" w:rsidTr="00362B19">
        <w:trPr>
          <w:trHeight w:val="405"/>
        </w:trPr>
        <w:tc>
          <w:tcPr>
            <w:tcW w:w="325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417660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Item</w:t>
            </w:r>
            <w:r w:rsidRPr="00A54B3B">
              <w:rPr>
                <w:rFonts w:ascii="Times New Roman" w:eastAsia="Times New Roman" w:hAnsi="Times New Roman"/>
                <w:vertAlign w:val="superscript"/>
                <w:lang w:val="en-GB"/>
              </w:rPr>
              <w:t>1</w:t>
            </w:r>
          </w:p>
        </w:tc>
        <w:tc>
          <w:tcPr>
            <w:tcW w:w="9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7164C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Control</w:t>
            </w:r>
          </w:p>
        </w:tc>
        <w:tc>
          <w:tcPr>
            <w:tcW w:w="113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CF17C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Induction</w:t>
            </w:r>
          </w:p>
        </w:tc>
        <w:tc>
          <w:tcPr>
            <w:tcW w:w="113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D03A01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Recover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4E3D37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SEM</w:t>
            </w:r>
          </w:p>
        </w:tc>
        <w:tc>
          <w:tcPr>
            <w:tcW w:w="91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F1C67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lang w:val="en-GB"/>
              </w:rPr>
              <w:t>Trt</w:t>
            </w:r>
            <w:proofErr w:type="spellEnd"/>
          </w:p>
        </w:tc>
        <w:tc>
          <w:tcPr>
            <w:tcW w:w="72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188D1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Time</w:t>
            </w:r>
          </w:p>
        </w:tc>
        <w:tc>
          <w:tcPr>
            <w:tcW w:w="12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2A74E6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lang w:val="en-GB"/>
              </w:rPr>
              <w:t>Trt</w:t>
            </w:r>
            <w:proofErr w:type="spellEnd"/>
            <w:r w:rsidRPr="00A54B3B">
              <w:rPr>
                <w:rFonts w:ascii="Times New Roman" w:eastAsia="Times New Roman" w:hAnsi="Times New Roman"/>
                <w:lang w:val="en-GB"/>
              </w:rPr>
              <w:t xml:space="preserve"> x time</w:t>
            </w:r>
          </w:p>
        </w:tc>
      </w:tr>
      <w:tr w:rsidR="00045466" w:rsidRPr="00A54B3B" w14:paraId="10C37A44" w14:textId="77777777" w:rsidTr="00362B19">
        <w:trPr>
          <w:trHeight w:val="315"/>
        </w:trPr>
        <w:tc>
          <w:tcPr>
            <w:tcW w:w="325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3DAD0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</w:p>
        </w:tc>
        <w:tc>
          <w:tcPr>
            <w:tcW w:w="3222" w:type="dxa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2E41E4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% of total bacteria</w:t>
            </w:r>
            <w:r w:rsidRPr="00A54B3B">
              <w:rPr>
                <w:rFonts w:ascii="Times New Roman" w:eastAsia="Times New Roman" w:hAnsi="Times New Roman"/>
                <w:vertAlign w:val="superscript"/>
                <w:lang w:val="en-GB"/>
              </w:rPr>
              <w:t>4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2A9FB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91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0006F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72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DA4FF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127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FC273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</w:p>
        </w:tc>
      </w:tr>
      <w:tr w:rsidR="00045466" w:rsidRPr="00A54B3B" w14:paraId="1F78A156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636EE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Megasphaera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hAnsi="Times New Roman"/>
                <w:i/>
                <w:sz w:val="24"/>
                <w:lang w:val="en-GB"/>
              </w:rPr>
              <w:t>elsdenii</w:t>
            </w:r>
            <w:proofErr w:type="spellEnd"/>
          </w:p>
        </w:tc>
        <w:tc>
          <w:tcPr>
            <w:tcW w:w="95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61317" w14:textId="450D70FE" w:rsidR="00045466" w:rsidRPr="00A54B3B" w:rsidRDefault="00F323AB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0029</w:t>
            </w:r>
          </w:p>
        </w:tc>
        <w:tc>
          <w:tcPr>
            <w:tcW w:w="113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72FE7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020</w:t>
            </w:r>
          </w:p>
        </w:tc>
        <w:tc>
          <w:tcPr>
            <w:tcW w:w="113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55C87" w14:textId="2FB4A773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006</w:t>
            </w:r>
            <w:r w:rsidR="00F323AB" w:rsidRPr="00A54B3B">
              <w:rPr>
                <w:rFonts w:ascii="Times New Roman" w:eastAsia="Times New Roman" w:hAnsi="Times New Roman"/>
                <w:lang w:val="en-GB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B75F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02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882A8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2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9344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59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79268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1</w:t>
            </w:r>
          </w:p>
        </w:tc>
      </w:tr>
      <w:tr w:rsidR="00045466" w:rsidRPr="00A54B3B" w14:paraId="27AB83A4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215E3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albus</w:t>
            </w:r>
            <w:proofErr w:type="spellEnd"/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EA7C4" w14:textId="6C00A0B9" w:rsidR="00045466" w:rsidRPr="00A54B3B" w:rsidRDefault="00045466" w:rsidP="001B4B7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11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6DF40" w14:textId="6F22BFB5" w:rsidR="00045466" w:rsidRPr="00A54B3B" w:rsidRDefault="00045466" w:rsidP="001B4B7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08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F53F1" w14:textId="23216F2D" w:rsidR="00045466" w:rsidRPr="00A54B3B" w:rsidRDefault="00045466" w:rsidP="001B4B7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1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43F8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18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53AE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24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1F0EF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2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4D71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1</w:t>
            </w:r>
          </w:p>
        </w:tc>
      </w:tr>
      <w:tr w:rsidR="00045466" w:rsidRPr="00A54B3B" w14:paraId="7DFBF88B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5E398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Selenomonas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ruminantium</w:t>
            </w:r>
            <w:proofErr w:type="spellEnd"/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94731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CD7C7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EB0E0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47B6F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16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0271D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982E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34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01CC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1</w:t>
            </w:r>
          </w:p>
        </w:tc>
      </w:tr>
      <w:tr w:rsidR="00045466" w:rsidRPr="00A54B3B" w14:paraId="74C2824F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AE3EF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succinogenes</w:t>
            </w:r>
            <w:proofErr w:type="spellEnd"/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70FFA" w14:textId="75584400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9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6</w:t>
            </w:r>
            <w:r w:rsidRPr="00A54B3B">
              <w:rPr>
                <w:rFonts w:ascii="Times New Roman" w:eastAsia="Times New Roman" w:hAnsi="Times New Roman"/>
                <w:lang w:val="en-GB"/>
              </w:rPr>
              <w:t>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CE6F4" w14:textId="54B2E4E4" w:rsidR="00045466" w:rsidRPr="00A54B3B" w:rsidRDefault="00045466" w:rsidP="001B4B7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02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4DF4F" w14:textId="6E03ECF8" w:rsidR="00045466" w:rsidRPr="00A54B3B" w:rsidRDefault="00045466" w:rsidP="001B4B7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3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783CF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3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87930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DE9DF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3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1FC2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</w:tr>
      <w:tr w:rsidR="00045466" w:rsidRPr="00A54B3B" w14:paraId="2526A5AD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E085C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Streptococcus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bovis</w:t>
            </w:r>
            <w:proofErr w:type="spellEnd"/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38E68" w14:textId="7423192A" w:rsidR="00045466" w:rsidRPr="00A54B3B" w:rsidRDefault="00377C14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04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B1595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1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7BAE4" w14:textId="01895C1E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04</w:t>
            </w:r>
            <w:r w:rsidR="00377C14" w:rsidRPr="00A54B3B">
              <w:rPr>
                <w:rFonts w:ascii="Times New Roman" w:eastAsia="Times New Roman" w:hAnsi="Times New Roman"/>
                <w:lang w:val="en-GB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9746E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07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44AE5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A101A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4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89846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</w:tr>
      <w:tr w:rsidR="00045466" w:rsidRPr="00A54B3B" w14:paraId="350E2565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E9538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bryantii</w:t>
            </w:r>
            <w:proofErr w:type="spellEnd"/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F681A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9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9705B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71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834C5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D2EA7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34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38246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9ADD1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8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E0476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1</w:t>
            </w:r>
          </w:p>
        </w:tc>
      </w:tr>
      <w:tr w:rsidR="00045466" w:rsidRPr="00A54B3B" w14:paraId="346DB5C7" w14:textId="77777777" w:rsidTr="00362B19">
        <w:trPr>
          <w:trHeight w:val="37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D5759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ruminicola</w:t>
            </w:r>
            <w:proofErr w:type="spellEnd"/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CF25C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8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A852B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69</w:t>
            </w:r>
            <w:r w:rsidRPr="00A54B3B">
              <w:rPr>
                <w:rFonts w:ascii="Times New Roman" w:eastAsia="Times New Roman" w:hAnsi="Times New Roman"/>
                <w:i/>
                <w:iCs/>
                <w:vertAlign w:val="superscript"/>
                <w:lang w:val="en-GB"/>
              </w:rPr>
              <w:t>I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3A2FB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98</w:t>
            </w:r>
            <w:r w:rsidRPr="00A54B3B">
              <w:rPr>
                <w:rFonts w:ascii="Times New Roman" w:eastAsia="Times New Roman" w:hAnsi="Times New Roman"/>
                <w:vertAlign w:val="superscript"/>
                <w:lang w:val="en-GB"/>
              </w:rPr>
              <w:t>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A0416F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8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B3FC0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98F7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0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2164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59</w:t>
            </w:r>
          </w:p>
        </w:tc>
      </w:tr>
      <w:tr w:rsidR="00045466" w:rsidRPr="00A54B3B" w14:paraId="07EB2B4F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3632A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Pseudobutyrivibrio</w:t>
            </w:r>
            <w:proofErr w:type="spellEnd"/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0343A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9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0532F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53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4222C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FA6BC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7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C4F58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C9CAA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5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2FA5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</w:tr>
      <w:tr w:rsidR="00045466" w:rsidRPr="00A54B3B" w14:paraId="006A052A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93CA8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lang w:val="en-GB"/>
              </w:rPr>
            </w:pP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Butyrivibrio</w:t>
            </w:r>
            <w:proofErr w:type="spellEnd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/>
                <w:i/>
                <w:iCs/>
                <w:lang w:val="en-GB"/>
              </w:rPr>
              <w:t>hungatei</w:t>
            </w:r>
            <w:proofErr w:type="spellEnd"/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8D366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35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2A5C8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39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EA63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AC360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1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61358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52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0C5CD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33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1111C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67</w:t>
            </w:r>
          </w:p>
        </w:tc>
      </w:tr>
      <w:tr w:rsidR="00045466" w:rsidRPr="00A54B3B" w14:paraId="30B717F8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4D340" w14:textId="222EE4D7" w:rsidR="00045466" w:rsidRPr="00A54B3B" w:rsidRDefault="00E50736" w:rsidP="00362B19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Total f</w:t>
            </w:r>
            <w:r w:rsidR="00045466" w:rsidRPr="00A54B3B">
              <w:rPr>
                <w:rFonts w:ascii="Times New Roman" w:eastAsia="Times New Roman" w:hAnsi="Times New Roman"/>
                <w:lang w:val="en-GB"/>
              </w:rPr>
              <w:t>ungi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94AE5" w14:textId="61D17A5F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24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4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AF2CF" w14:textId="27A6E6BF" w:rsidR="00045466" w:rsidRPr="00A54B3B" w:rsidRDefault="00045466" w:rsidP="001B4B7C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017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1AAD8" w14:textId="3C5072FE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7</w:t>
            </w:r>
            <w:r w:rsidR="001B4B7C" w:rsidRPr="00A54B3B">
              <w:rPr>
                <w:rFonts w:ascii="Times New Roman" w:eastAsia="Times New Roman" w:hAnsi="Times New Roman"/>
                <w:lang w:val="en-GB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3EA6D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1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515CA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1B715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31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96C28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</w:tr>
      <w:tr w:rsidR="00045466" w:rsidRPr="00A54B3B" w14:paraId="76A7C8AE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F4BF9" w14:textId="3B2A32DF" w:rsidR="00045466" w:rsidRPr="00A54B3B" w:rsidRDefault="00045466" w:rsidP="00E50736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 xml:space="preserve">Total </w:t>
            </w:r>
            <w:r w:rsidR="00E50736" w:rsidRPr="00A54B3B">
              <w:rPr>
                <w:rFonts w:ascii="Times New Roman" w:eastAsia="Times New Roman" w:hAnsi="Times New Roman"/>
                <w:lang w:val="en-GB"/>
              </w:rPr>
              <w:t>c</w:t>
            </w:r>
            <w:r w:rsidRPr="00A54B3B">
              <w:rPr>
                <w:rFonts w:ascii="Times New Roman" w:eastAsia="Times New Roman" w:hAnsi="Times New Roman"/>
                <w:lang w:val="en-GB"/>
              </w:rPr>
              <w:t>iliate protozoa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28936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4.24</w:t>
            </w:r>
          </w:p>
        </w:tc>
        <w:tc>
          <w:tcPr>
            <w:tcW w:w="11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6E344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90</w:t>
            </w:r>
          </w:p>
        </w:tc>
        <w:tc>
          <w:tcPr>
            <w:tcW w:w="11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96AE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1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76A39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1.26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2F707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BBE14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21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7ECE5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</w:tr>
      <w:tr w:rsidR="00045466" w:rsidRPr="00A54B3B" w14:paraId="481F89B4" w14:textId="77777777" w:rsidTr="00362B19">
        <w:trPr>
          <w:trHeight w:val="37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AC3F5" w14:textId="77777777" w:rsidR="00045466" w:rsidRPr="00A54B3B" w:rsidRDefault="00045466" w:rsidP="00362B19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3222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CC600E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Relative to d 0 of control</w:t>
            </w:r>
            <w:r w:rsidRPr="00A54B3B">
              <w:rPr>
                <w:rFonts w:ascii="Times New Roman" w:eastAsia="Times New Roman" w:hAnsi="Times New Roman"/>
                <w:vertAlign w:val="superscript"/>
                <w:lang w:val="en-GB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DA897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988D6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36DBC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57FAA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</w:p>
        </w:tc>
      </w:tr>
      <w:tr w:rsidR="00045466" w:rsidRPr="00A54B3B" w14:paraId="09010FA4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29C46" w14:textId="4CED0A22" w:rsidR="00045466" w:rsidRPr="00A54B3B" w:rsidRDefault="00045466" w:rsidP="00E50736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 xml:space="preserve">Total </w:t>
            </w:r>
            <w:r w:rsidR="00E50736" w:rsidRPr="00A54B3B">
              <w:rPr>
                <w:rFonts w:ascii="Times New Roman" w:eastAsia="Times New Roman" w:hAnsi="Times New Roman"/>
                <w:lang w:val="en-GB"/>
              </w:rPr>
              <w:t>f</w:t>
            </w:r>
            <w:r w:rsidRPr="00A54B3B">
              <w:rPr>
                <w:rFonts w:ascii="Times New Roman" w:eastAsia="Times New Roman" w:hAnsi="Times New Roman"/>
                <w:lang w:val="en-GB"/>
              </w:rPr>
              <w:t>ungi</w:t>
            </w:r>
          </w:p>
        </w:tc>
        <w:tc>
          <w:tcPr>
            <w:tcW w:w="95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21A20" w14:textId="28057B02" w:rsidR="00045466" w:rsidRPr="00A54B3B" w:rsidRDefault="0027344B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78</w:t>
            </w:r>
          </w:p>
        </w:tc>
        <w:tc>
          <w:tcPr>
            <w:tcW w:w="113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0F84C" w14:textId="79EE1591" w:rsidR="00045466" w:rsidRPr="00A54B3B" w:rsidRDefault="00045466" w:rsidP="004B1AB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4B1ABB" w:rsidRPr="00A54B3B">
              <w:rPr>
                <w:rFonts w:ascii="Times New Roman" w:eastAsia="Times New Roman" w:hAnsi="Times New Roman"/>
                <w:lang w:val="en-GB"/>
              </w:rPr>
              <w:t>06</w:t>
            </w:r>
          </w:p>
        </w:tc>
        <w:tc>
          <w:tcPr>
            <w:tcW w:w="113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237B4" w14:textId="47903E40" w:rsidR="00045466" w:rsidRPr="00A54B3B" w:rsidRDefault="00045466" w:rsidP="004B1AB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4B1ABB" w:rsidRPr="00A54B3B">
              <w:rPr>
                <w:rFonts w:ascii="Times New Roman" w:eastAsia="Times New Roman" w:hAnsi="Times New Roman"/>
                <w:lang w:val="en-GB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FD8C9" w14:textId="39EF9919" w:rsidR="00045466" w:rsidRPr="00A54B3B" w:rsidRDefault="004B1ABB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4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C70DB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27998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45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F95C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</w:tr>
      <w:tr w:rsidR="00045466" w:rsidRPr="00A54B3B" w14:paraId="26819225" w14:textId="77777777" w:rsidTr="00362B19">
        <w:trPr>
          <w:trHeight w:val="315"/>
        </w:trPr>
        <w:tc>
          <w:tcPr>
            <w:tcW w:w="3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1CA18" w14:textId="433EE5EF" w:rsidR="00045466" w:rsidRPr="00A54B3B" w:rsidRDefault="00045466" w:rsidP="00E50736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 xml:space="preserve">Total </w:t>
            </w:r>
            <w:r w:rsidR="00E50736" w:rsidRPr="00A54B3B">
              <w:rPr>
                <w:rFonts w:ascii="Times New Roman" w:eastAsia="Times New Roman" w:hAnsi="Times New Roman"/>
                <w:lang w:val="en-GB"/>
              </w:rPr>
              <w:t>c</w:t>
            </w:r>
            <w:r w:rsidRPr="00A54B3B">
              <w:rPr>
                <w:rFonts w:ascii="Times New Roman" w:eastAsia="Times New Roman" w:hAnsi="Times New Roman"/>
                <w:lang w:val="en-GB"/>
              </w:rPr>
              <w:t>iliate protozoa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2A116" w14:textId="69FD563C" w:rsidR="00045466" w:rsidRPr="00A54B3B" w:rsidRDefault="004B1ABB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58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A7C79" w14:textId="1B8B8299" w:rsidR="00045466" w:rsidRPr="00A54B3B" w:rsidRDefault="00045466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4B1ABB" w:rsidRPr="00A54B3B">
              <w:rPr>
                <w:rFonts w:ascii="Times New Roman" w:eastAsia="Times New Roman" w:hAnsi="Times New Roman"/>
                <w:lang w:val="en-GB"/>
              </w:rPr>
              <w:t>1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2</w:t>
            </w:r>
          </w:p>
        </w:tc>
        <w:tc>
          <w:tcPr>
            <w:tcW w:w="1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5D945" w14:textId="5DC2E79F" w:rsidR="00045466" w:rsidRPr="00A54B3B" w:rsidRDefault="004B1ABB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CDF18" w14:textId="45F90F22" w:rsidR="00045466" w:rsidRPr="00A54B3B" w:rsidRDefault="004B1ABB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31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7757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170C8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54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05E60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&lt;0.001</w:t>
            </w:r>
          </w:p>
        </w:tc>
      </w:tr>
      <w:tr w:rsidR="00045466" w:rsidRPr="00A54B3B" w14:paraId="46EDCB9D" w14:textId="77777777" w:rsidTr="00362B19">
        <w:trPr>
          <w:trHeight w:val="330"/>
        </w:trPr>
        <w:tc>
          <w:tcPr>
            <w:tcW w:w="325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D0664A" w14:textId="14D0C8DE" w:rsidR="00045466" w:rsidRPr="00A54B3B" w:rsidRDefault="00045466" w:rsidP="00D64A9A">
            <w:pPr>
              <w:spacing w:after="0" w:line="240" w:lineRule="auto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 xml:space="preserve">Total </w:t>
            </w:r>
            <w:r w:rsidR="00D64A9A" w:rsidRPr="00A54B3B">
              <w:rPr>
                <w:rFonts w:ascii="Times New Roman" w:eastAsia="Times New Roman" w:hAnsi="Times New Roman"/>
                <w:lang w:val="en-GB"/>
              </w:rPr>
              <w:t>b</w:t>
            </w:r>
            <w:r w:rsidRPr="00A54B3B">
              <w:rPr>
                <w:rFonts w:ascii="Times New Roman" w:eastAsia="Times New Roman" w:hAnsi="Times New Roman"/>
                <w:lang w:val="en-GB"/>
              </w:rPr>
              <w:t>acteria</w:t>
            </w:r>
          </w:p>
        </w:tc>
        <w:tc>
          <w:tcPr>
            <w:tcW w:w="9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F0FE58" w14:textId="57FAC6FE" w:rsidR="00045466" w:rsidRPr="00A54B3B" w:rsidRDefault="004B1ABB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6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5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5A7187" w14:textId="7F9BA878" w:rsidR="00045466" w:rsidRPr="00A54B3B" w:rsidRDefault="004B1ABB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68</w:t>
            </w:r>
          </w:p>
        </w:tc>
        <w:tc>
          <w:tcPr>
            <w:tcW w:w="11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C20FBF" w14:textId="00B17485" w:rsidR="00045466" w:rsidRPr="00A54B3B" w:rsidRDefault="004B1ABB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30C13" w14:textId="1BE59D52" w:rsidR="00045466" w:rsidRPr="00A54B3B" w:rsidRDefault="00045466" w:rsidP="00B0345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</w:t>
            </w:r>
            <w:r w:rsidR="004B1ABB" w:rsidRPr="00A54B3B">
              <w:rPr>
                <w:rFonts w:ascii="Times New Roman" w:eastAsia="Times New Roman" w:hAnsi="Times New Roman"/>
                <w:lang w:val="en-GB"/>
              </w:rPr>
              <w:t>1</w:t>
            </w:r>
            <w:r w:rsidR="00B0345A" w:rsidRPr="00A54B3B">
              <w:rPr>
                <w:rFonts w:ascii="Times New Roman" w:eastAsia="Times New Roman" w:hAnsi="Times New Roman"/>
                <w:lang w:val="en-GB"/>
              </w:rPr>
              <w:t>6</w:t>
            </w:r>
          </w:p>
        </w:tc>
        <w:tc>
          <w:tcPr>
            <w:tcW w:w="91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52E7C7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2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92A3F2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38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A84F10" w14:textId="77777777" w:rsidR="00045466" w:rsidRPr="00A54B3B" w:rsidRDefault="00045466" w:rsidP="00362B1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lang w:val="en-GB"/>
              </w:rPr>
            </w:pPr>
            <w:r w:rsidRPr="00A54B3B">
              <w:rPr>
                <w:rFonts w:ascii="Times New Roman" w:eastAsia="Times New Roman" w:hAnsi="Times New Roman"/>
                <w:lang w:val="en-GB"/>
              </w:rPr>
              <w:t>0.02</w:t>
            </w:r>
          </w:p>
        </w:tc>
      </w:tr>
    </w:tbl>
    <w:p w14:paraId="2BA925B8" w14:textId="77777777" w:rsidR="00045466" w:rsidRPr="00A54B3B" w:rsidRDefault="00045466" w:rsidP="00045466">
      <w:pPr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54B3B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 w:rsidRPr="00A54B3B">
        <w:rPr>
          <w:rFonts w:ascii="Times New Roman" w:hAnsi="Times New Roman"/>
          <w:sz w:val="24"/>
          <w:szCs w:val="24"/>
          <w:lang w:val="en-GB"/>
        </w:rPr>
        <w:t>Control = high fibre low oil diet; Induction = promotion of milk fat depression by feeding a low fibre high oil diet; Recovery = high fibre low oil diet following induction of milk fat depression.</w:t>
      </w:r>
    </w:p>
    <w:p w14:paraId="1318DBF6" w14:textId="7E5B5D32" w:rsidR="00045466" w:rsidRPr="00A54B3B" w:rsidRDefault="00045466" w:rsidP="00045466">
      <w:pPr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54B3B">
        <w:rPr>
          <w:rFonts w:ascii="Times New Roman" w:hAnsi="Times New Roman"/>
          <w:sz w:val="24"/>
          <w:szCs w:val="24"/>
          <w:vertAlign w:val="superscript"/>
          <w:lang w:val="en-GB"/>
        </w:rPr>
        <w:t>2</w:t>
      </w:r>
      <w:r w:rsidRPr="00A54B3B">
        <w:rPr>
          <w:rFonts w:ascii="Times New Roman" w:hAnsi="Times New Roman"/>
          <w:sz w:val="24"/>
          <w:szCs w:val="24"/>
          <w:lang w:val="en-GB"/>
        </w:rPr>
        <w:t>Preplanned contrasts tested the difference between control and induction (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I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=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&lt; 0.01, I =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&lt; 0.05, and </w:t>
      </w:r>
      <w:proofErr w:type="spellStart"/>
      <w:r w:rsidRPr="00A54B3B">
        <w:rPr>
          <w:rFonts w:ascii="Times New Roman" w:hAnsi="Times New Roman"/>
          <w:sz w:val="24"/>
          <w:szCs w:val="24"/>
          <w:lang w:val="en-GB"/>
        </w:rPr>
        <w:t>i</w:t>
      </w:r>
      <w:proofErr w:type="spellEnd"/>
      <w:r w:rsidRPr="00A54B3B">
        <w:rPr>
          <w:rFonts w:ascii="Times New Roman" w:hAnsi="Times New Roman"/>
          <w:sz w:val="24"/>
          <w:szCs w:val="24"/>
          <w:lang w:val="en-GB"/>
        </w:rPr>
        <w:t xml:space="preserve"> =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&lt; 0.1</w:t>
      </w:r>
      <w:r w:rsidR="009B2295" w:rsidRPr="00A54B3B">
        <w:rPr>
          <w:rFonts w:ascii="Times New Roman" w:hAnsi="Times New Roman"/>
          <w:sz w:val="24"/>
          <w:szCs w:val="24"/>
          <w:lang w:val="en-GB"/>
        </w:rPr>
        <w:t>0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) and between control and recovery [R =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&lt; 0.01,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R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=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&lt; 0.05, and r =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 xml:space="preserve">P </w:t>
      </w:r>
      <w:r w:rsidRPr="00A54B3B">
        <w:rPr>
          <w:rFonts w:ascii="Times New Roman" w:hAnsi="Times New Roman"/>
          <w:sz w:val="24"/>
          <w:szCs w:val="24"/>
          <w:lang w:val="en-GB"/>
        </w:rPr>
        <w:t>&lt; 0.1</w:t>
      </w:r>
      <w:r w:rsidR="009B51CB" w:rsidRPr="00A54B3B">
        <w:rPr>
          <w:rFonts w:ascii="Times New Roman" w:hAnsi="Times New Roman"/>
          <w:sz w:val="24"/>
          <w:szCs w:val="24"/>
          <w:lang w:val="en-GB"/>
        </w:rPr>
        <w:t>0</w:t>
      </w:r>
      <w:r w:rsidRPr="00A54B3B">
        <w:rPr>
          <w:rFonts w:ascii="Times New Roman" w:hAnsi="Times New Roman"/>
          <w:sz w:val="24"/>
          <w:szCs w:val="24"/>
          <w:lang w:val="en-GB"/>
        </w:rPr>
        <w:t>)</w:t>
      </w:r>
      <w:r w:rsidR="009B2295" w:rsidRPr="00A54B3B">
        <w:rPr>
          <w:rFonts w:ascii="Times New Roman" w:hAnsi="Times New Roman"/>
          <w:sz w:val="24"/>
          <w:szCs w:val="24"/>
          <w:lang w:val="en-GB"/>
        </w:rPr>
        <w:t xml:space="preserve"> when the treatment by time </w:t>
      </w:r>
      <w:r w:rsidR="00B234C5" w:rsidRPr="00A54B3B">
        <w:rPr>
          <w:rFonts w:ascii="Times New Roman" w:hAnsi="Times New Roman"/>
          <w:sz w:val="24"/>
          <w:szCs w:val="24"/>
          <w:lang w:val="en-GB"/>
        </w:rPr>
        <w:t>interaction</w:t>
      </w:r>
      <w:r w:rsidR="009B2295" w:rsidRPr="00A54B3B">
        <w:rPr>
          <w:rFonts w:ascii="Times New Roman" w:hAnsi="Times New Roman"/>
          <w:sz w:val="24"/>
          <w:szCs w:val="24"/>
          <w:lang w:val="en-GB"/>
        </w:rPr>
        <w:t xml:space="preserve"> was not significant (</w:t>
      </w:r>
      <w:r w:rsidR="009B2295"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="009B2295" w:rsidRPr="00A54B3B">
        <w:rPr>
          <w:rFonts w:ascii="Times New Roman" w:hAnsi="Times New Roman"/>
          <w:sz w:val="24"/>
          <w:szCs w:val="24"/>
          <w:lang w:val="en-GB"/>
        </w:rPr>
        <w:t xml:space="preserve"> &gt; 0.15</w:t>
      </w:r>
      <w:r w:rsidR="00591F87" w:rsidRPr="00A54B3B">
        <w:rPr>
          <w:rFonts w:ascii="Times New Roman" w:hAnsi="Times New Roman"/>
          <w:sz w:val="24"/>
          <w:szCs w:val="24"/>
          <w:lang w:val="en-GB"/>
        </w:rPr>
        <w:t>)</w:t>
      </w:r>
      <w:r w:rsidRPr="00A54B3B">
        <w:rPr>
          <w:rFonts w:ascii="Times New Roman" w:hAnsi="Times New Roman"/>
          <w:sz w:val="24"/>
          <w:szCs w:val="24"/>
          <w:lang w:val="en-GB"/>
        </w:rPr>
        <w:t>.</w:t>
      </w:r>
    </w:p>
    <w:p w14:paraId="3BBB3739" w14:textId="77777777" w:rsidR="00045466" w:rsidRPr="00A54B3B" w:rsidRDefault="00045466" w:rsidP="00045466">
      <w:pPr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54B3B"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Trt = Treatment effect; Time = effect of time; and </w:t>
      </w:r>
      <w:proofErr w:type="spellStart"/>
      <w:r w:rsidRPr="00A54B3B">
        <w:rPr>
          <w:rFonts w:ascii="Times New Roman" w:hAnsi="Times New Roman"/>
          <w:sz w:val="24"/>
          <w:szCs w:val="24"/>
          <w:lang w:val="en-GB"/>
        </w:rPr>
        <w:t>Trt</w:t>
      </w:r>
      <w:proofErr w:type="spellEnd"/>
      <w:r w:rsidRPr="00A54B3B">
        <w:rPr>
          <w:rFonts w:ascii="Times New Roman" w:hAnsi="Times New Roman"/>
          <w:sz w:val="24"/>
          <w:szCs w:val="24"/>
          <w:lang w:val="en-GB"/>
        </w:rPr>
        <w:t xml:space="preserve"> x time = Treatment by time interaction.</w:t>
      </w:r>
    </w:p>
    <w:p w14:paraId="18424ACB" w14:textId="77777777" w:rsidR="00045466" w:rsidRPr="00A54B3B" w:rsidRDefault="00045466" w:rsidP="00045466">
      <w:pPr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54B3B">
        <w:rPr>
          <w:rFonts w:ascii="Times New Roman" w:hAnsi="Times New Roman"/>
          <w:sz w:val="24"/>
          <w:szCs w:val="24"/>
          <w:vertAlign w:val="superscript"/>
          <w:lang w:val="en-GB"/>
        </w:rPr>
        <w:lastRenderedPageBreak/>
        <w:t>4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Relative abundance (% of target gene relative to total bacterial 16S </w:t>
      </w:r>
      <w:proofErr w:type="spellStart"/>
      <w:r w:rsidRPr="00A54B3B">
        <w:rPr>
          <w:rFonts w:ascii="Times New Roman" w:hAnsi="Times New Roman"/>
          <w:sz w:val="24"/>
          <w:szCs w:val="24"/>
          <w:lang w:val="en-GB"/>
        </w:rPr>
        <w:t>rDNA</w:t>
      </w:r>
      <w:proofErr w:type="spellEnd"/>
      <w:r w:rsidRPr="00A54B3B">
        <w:rPr>
          <w:rFonts w:ascii="Times New Roman" w:hAnsi="Times New Roman"/>
          <w:sz w:val="24"/>
          <w:szCs w:val="24"/>
          <w:lang w:val="en-GB"/>
        </w:rPr>
        <w:t>).</w:t>
      </w:r>
    </w:p>
    <w:p w14:paraId="423C135B" w14:textId="77777777" w:rsidR="00045466" w:rsidRPr="00A54B3B" w:rsidRDefault="00045466" w:rsidP="00045466">
      <w:pPr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54B3B">
        <w:rPr>
          <w:rFonts w:ascii="Times New Roman" w:hAnsi="Times New Roman"/>
          <w:sz w:val="24"/>
          <w:szCs w:val="24"/>
          <w:vertAlign w:val="superscript"/>
          <w:lang w:val="en-GB"/>
        </w:rPr>
        <w:t>5</w:t>
      </w:r>
      <w:r w:rsidRPr="00A54B3B">
        <w:rPr>
          <w:rFonts w:ascii="Times New Roman" w:hAnsi="Times New Roman"/>
          <w:sz w:val="24"/>
          <w:szCs w:val="24"/>
          <w:lang w:val="en-GB"/>
        </w:rPr>
        <w:t>Data standardized relative to d 0 of control (1.0).</w:t>
      </w:r>
    </w:p>
    <w:p w14:paraId="15BF5A16" w14:textId="77777777" w:rsidR="00045466" w:rsidRPr="00A54B3B" w:rsidRDefault="00045466" w:rsidP="00045466">
      <w:pPr>
        <w:spacing w:after="0" w:line="240" w:lineRule="auto"/>
        <w:rPr>
          <w:rFonts w:ascii="Times New Roman" w:hAnsi="Times New Roman"/>
          <w:lang w:val="en-GB"/>
        </w:rPr>
        <w:sectPr w:rsidR="00045466" w:rsidRPr="00A54B3B" w:rsidSect="004F59F6">
          <w:pgSz w:w="15840" w:h="12240" w:orient="landscape"/>
          <w:pgMar w:top="1800" w:right="1440" w:bottom="1800" w:left="1440" w:header="720" w:footer="720" w:gutter="0"/>
          <w:cols w:space="720"/>
          <w:docGrid w:linePitch="299"/>
        </w:sectPr>
      </w:pPr>
    </w:p>
    <w:p w14:paraId="7927FC62" w14:textId="06D6F97B" w:rsidR="008F142E" w:rsidRPr="00A54B3B" w:rsidRDefault="006D0FCE" w:rsidP="008F142E">
      <w:pPr>
        <w:rPr>
          <w:szCs w:val="24"/>
          <w:lang w:val="en-GB"/>
        </w:rPr>
      </w:pPr>
      <w:r w:rsidRPr="00A54B3B">
        <w:rPr>
          <w:rFonts w:ascii="Times New Roman" w:hAnsi="Times New Roman" w:cs="Times New Roman"/>
          <w:b/>
          <w:bCs/>
          <w:szCs w:val="24"/>
          <w:lang w:val="en-GB"/>
        </w:rPr>
        <w:lastRenderedPageBreak/>
        <w:t xml:space="preserve">Supplemental </w:t>
      </w:r>
      <w:r w:rsidRPr="00A54B3B">
        <w:rPr>
          <w:rFonts w:ascii="Times New Roman" w:hAnsi="Times New Roman" w:cs="Times New Roman"/>
          <w:b/>
          <w:szCs w:val="24"/>
          <w:lang w:val="en-GB"/>
        </w:rPr>
        <w:t xml:space="preserve">Table </w:t>
      </w:r>
      <w:r w:rsidR="008D5A1B" w:rsidRPr="00A54B3B">
        <w:rPr>
          <w:rFonts w:ascii="Times New Roman" w:hAnsi="Times New Roman" w:cs="Times New Roman"/>
          <w:b/>
          <w:szCs w:val="24"/>
          <w:lang w:val="en-GB"/>
        </w:rPr>
        <w:t>3</w:t>
      </w:r>
      <w:r w:rsidRPr="00A54B3B">
        <w:rPr>
          <w:rFonts w:ascii="Times New Roman" w:hAnsi="Times New Roman" w:cs="Times New Roman"/>
          <w:b/>
          <w:szCs w:val="24"/>
          <w:lang w:val="en-GB"/>
        </w:rPr>
        <w:t>.</w:t>
      </w:r>
      <w:r w:rsidRPr="00A54B3B">
        <w:rPr>
          <w:rFonts w:ascii="Times New Roman" w:hAnsi="Times New Roman" w:cs="Times New Roman"/>
          <w:szCs w:val="24"/>
          <w:lang w:val="en-GB"/>
        </w:rPr>
        <w:t xml:space="preserve"> Associations between milk fat, milk fatty acids and </w:t>
      </w:r>
      <w:proofErr w:type="spellStart"/>
      <w:r w:rsidRPr="00A54B3B">
        <w:rPr>
          <w:rFonts w:ascii="Times New Roman" w:hAnsi="Times New Roman" w:cs="Times New Roman"/>
          <w:szCs w:val="24"/>
          <w:lang w:val="en-GB"/>
        </w:rPr>
        <w:t>ruminal</w:t>
      </w:r>
      <w:proofErr w:type="spellEnd"/>
      <w:r w:rsidRPr="00A54B3B">
        <w:rPr>
          <w:rFonts w:ascii="Times New Roman" w:hAnsi="Times New Roman" w:cs="Times New Roman"/>
          <w:szCs w:val="24"/>
          <w:lang w:val="en-GB"/>
        </w:rPr>
        <w:t xml:space="preserve"> microbes</w:t>
      </w:r>
    </w:p>
    <w:tbl>
      <w:tblPr>
        <w:tblW w:w="12230" w:type="dxa"/>
        <w:tblLook w:val="04A0" w:firstRow="1" w:lastRow="0" w:firstColumn="1" w:lastColumn="0" w:noHBand="0" w:noVBand="1"/>
      </w:tblPr>
      <w:tblGrid>
        <w:gridCol w:w="271"/>
        <w:gridCol w:w="236"/>
        <w:gridCol w:w="3106"/>
        <w:gridCol w:w="14"/>
        <w:gridCol w:w="894"/>
        <w:gridCol w:w="14"/>
        <w:gridCol w:w="997"/>
        <w:gridCol w:w="14"/>
        <w:gridCol w:w="802"/>
        <w:gridCol w:w="14"/>
        <w:gridCol w:w="257"/>
        <w:gridCol w:w="14"/>
        <w:gridCol w:w="807"/>
        <w:gridCol w:w="930"/>
        <w:gridCol w:w="1030"/>
        <w:gridCol w:w="14"/>
        <w:gridCol w:w="257"/>
        <w:gridCol w:w="14"/>
        <w:gridCol w:w="822"/>
        <w:gridCol w:w="873"/>
        <w:gridCol w:w="836"/>
        <w:gridCol w:w="14"/>
      </w:tblGrid>
      <w:tr w:rsidR="008F142E" w:rsidRPr="00A54B3B" w14:paraId="28D7F4D6" w14:textId="77777777" w:rsidTr="000440A4">
        <w:trPr>
          <w:trHeight w:val="375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A3A4F" w14:textId="77777777" w:rsidR="008F142E" w:rsidRPr="00A54B3B" w:rsidRDefault="008F142E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BA22C" w14:textId="77777777" w:rsidR="008F142E" w:rsidRPr="00A54B3B" w:rsidRDefault="008F142E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1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931AC" w14:textId="77777777" w:rsidR="008F142E" w:rsidRPr="00A54B3B" w:rsidRDefault="008F142E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37C76" w14:textId="77777777" w:rsidR="008F142E" w:rsidRPr="00A54B3B" w:rsidRDefault="008F142E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A80C6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B17D4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DE912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81" w:type="dxa"/>
            <w:gridSpan w:val="4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633533" w14:textId="51D88FDC" w:rsidR="008F142E" w:rsidRPr="00A54B3B" w:rsidRDefault="008F142E" w:rsidP="00175B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Estimates</w:t>
            </w:r>
            <w:r w:rsidR="00175B44" w:rsidRPr="00A54B3B">
              <w:rPr>
                <w:rFonts w:ascii="Times New Roman" w:eastAsia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CC151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545" w:type="dxa"/>
            <w:gridSpan w:val="4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910774" w14:textId="1ECEEEBC" w:rsidR="008F142E" w:rsidRPr="00A54B3B" w:rsidRDefault="008F142E" w:rsidP="00175B4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-</w:t>
            </w:r>
            <w:r w:rsidRPr="00A54B3B">
              <w:rPr>
                <w:rFonts w:ascii="Times New Roman" w:eastAsia="Times New Roman" w:hAnsi="Times New Roman" w:cs="Times New Roman"/>
              </w:rPr>
              <w:t>value</w:t>
            </w:r>
            <w:r w:rsidR="00175B44" w:rsidRPr="00A54B3B">
              <w:rPr>
                <w:rFonts w:ascii="Times New Roman" w:eastAsia="Times New Roman" w:hAnsi="Times New Roman" w:cs="Times New Roman"/>
                <w:vertAlign w:val="superscript"/>
              </w:rPr>
              <w:t>2</w:t>
            </w:r>
          </w:p>
        </w:tc>
      </w:tr>
      <w:tr w:rsidR="008F142E" w:rsidRPr="00A54B3B" w14:paraId="243A167A" w14:textId="77777777" w:rsidTr="000440A4">
        <w:trPr>
          <w:gridAfter w:val="1"/>
          <w:wAfter w:w="14" w:type="dxa"/>
          <w:trHeight w:val="390"/>
        </w:trPr>
        <w:tc>
          <w:tcPr>
            <w:tcW w:w="3613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D88DC8" w14:textId="175FA426" w:rsidR="008F142E" w:rsidRPr="00A54B3B" w:rsidRDefault="008F142E" w:rsidP="00175B4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Response/Predictor</w:t>
            </w:r>
            <w:r w:rsidR="00175B44" w:rsidRPr="00A54B3B">
              <w:rPr>
                <w:rFonts w:ascii="Times New Roman" w:eastAsia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908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41BE8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R</w:t>
            </w:r>
            <w:r w:rsidRPr="00A54B3B">
              <w:rPr>
                <w:rFonts w:ascii="Times New Roman" w:eastAsia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6F5CA3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Adjusted R</w:t>
            </w:r>
            <w:r w:rsidRPr="00A54B3B">
              <w:rPr>
                <w:rFonts w:ascii="Times New Roman" w:eastAsia="Times New Roman" w:hAnsi="Times New Roman" w:cs="Times New Roman"/>
                <w:vertAlign w:val="superscript"/>
              </w:rPr>
              <w:t xml:space="preserve">2 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41AC64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RMSE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7F1D45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82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92A898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</w:rPr>
              <w:t>Int</w:t>
            </w:r>
            <w:proofErr w:type="spellEnd"/>
            <w:r w:rsidRPr="00A54B3B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9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5AC8D3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L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D73F5C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Q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A69E3D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836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1160A0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</w:rPr>
              <w:t>Int</w:t>
            </w:r>
            <w:proofErr w:type="spellEnd"/>
          </w:p>
        </w:tc>
        <w:tc>
          <w:tcPr>
            <w:tcW w:w="87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4CB7F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L</w:t>
            </w:r>
          </w:p>
        </w:tc>
        <w:tc>
          <w:tcPr>
            <w:tcW w:w="8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EF73CB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Q</w:t>
            </w:r>
          </w:p>
        </w:tc>
      </w:tr>
      <w:tr w:rsidR="008F142E" w:rsidRPr="00A54B3B" w14:paraId="5B8E03FE" w14:textId="77777777" w:rsidTr="000440A4">
        <w:trPr>
          <w:gridAfter w:val="1"/>
          <w:wAfter w:w="14" w:type="dxa"/>
          <w:trHeight w:val="300"/>
        </w:trPr>
        <w:tc>
          <w:tcPr>
            <w:tcW w:w="36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69C0B" w14:textId="77777777" w:rsidR="008F142E" w:rsidRPr="00A54B3B" w:rsidRDefault="008F142E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Trans</w:t>
            </w:r>
            <w:r w:rsidRPr="00A54B3B">
              <w:rPr>
                <w:rFonts w:ascii="Times New Roman" w:eastAsia="Times New Roman" w:hAnsi="Times New Roman" w:cs="Times New Roman"/>
              </w:rPr>
              <w:t>-11 C18:1, % of 18C FA</w:t>
            </w:r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D1283" w14:textId="77777777" w:rsidR="008F142E" w:rsidRPr="00A54B3B" w:rsidRDefault="008F142E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BEE21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B3DDC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0DA8A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CD420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289FE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4C238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BBC3B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0EDC4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E32DF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27779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B0089E" w:rsidRPr="00A54B3B" w14:paraId="0CA343B9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C197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9BD2E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 xml:space="preserve">Ciliate protozoa </w:t>
            </w:r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B442F" w14:textId="3B9440C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39AEF" w14:textId="4046932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BB730" w14:textId="16B2FD2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3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F89A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07DA6" w14:textId="4FB7F37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2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102B4" w14:textId="1922AED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5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16C1D" w14:textId="4F9F507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25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D5B4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32B86" w14:textId="2B8FC84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99C22" w14:textId="27B594A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77FEC" w14:textId="4B23D4B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5EA8C6D1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9D28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E08A3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Anaerobic fungi</w:t>
            </w:r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E4AA0" w14:textId="09695DA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1CE3E" w14:textId="4F3FA85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1EC81" w14:textId="6092888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ACB6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9431F" w14:textId="57CB055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3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0D1E7" w14:textId="5CB30D0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27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17C5B" w14:textId="112E332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CAF9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7EE91" w14:textId="60782DA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826EA" w14:textId="088A63D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9AAC4" w14:textId="7257848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23FD34F4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020D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779B8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Streptococcus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ovi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55D7D" w14:textId="4C5EB63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04F7D" w14:textId="1CDDFF5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64866" w14:textId="3DADAEA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5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450A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75AE8" w14:textId="0E21BFF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3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74541" w14:textId="7AAC2B1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3.2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8B9B0" w14:textId="6A9C0F6F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5</w:t>
            </w:r>
            <w:r w:rsidR="00377C14" w:rsidRPr="00A54B3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85E1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D96CE" w14:textId="5F63099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F3480" w14:textId="097350A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E0046" w14:textId="60AEF34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</w:tr>
      <w:tr w:rsidR="00B0089E" w:rsidRPr="00A54B3B" w14:paraId="3C9D6B09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53EF8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D9120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ryant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55B15" w14:textId="69F7D5E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40208" w14:textId="00F129D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EB8BD" w14:textId="5D7FBC4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4.53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1D73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B4248" w14:textId="467D9A3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5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ABF69" w14:textId="7A0004B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7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E17A2" w14:textId="5C079D8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D585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24404" w14:textId="65361FF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81B73" w14:textId="500787F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8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20E5B" w14:textId="63EEC54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76DBDBE7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0180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6A3A1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Megasphaer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eldesn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01E4C" w14:textId="1A1C102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7160A" w14:textId="08E1774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53B99" w14:textId="5088C7E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5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C3EB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FB0B3" w14:textId="5F7A04D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66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AAD5B" w14:textId="0F563F8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9.8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925DE" w14:textId="727B5F0A" w:rsidR="00B0089E" w:rsidRPr="00A54B3B" w:rsidRDefault="00377C14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8.1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E9D2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EA88C" w14:textId="0ED9079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4C71F" w14:textId="024399D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7B5F2" w14:textId="55765A6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</w:tr>
      <w:tr w:rsidR="00B0089E" w:rsidRPr="00A54B3B" w14:paraId="74460B7D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028B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63791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elenomona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antium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E75BE" w14:textId="4EBBD22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7B91C" w14:textId="4C61954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56520" w14:textId="7BBDC76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6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5638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70E7A" w14:textId="774D1CD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8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32428" w14:textId="20CA354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.6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ED118" w14:textId="60E0BD7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87943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0B66A" w14:textId="770BDC5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2C763" w14:textId="597D8B2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81AB9" w14:textId="6AC3892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61C67C9F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3A3E9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3F1E4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albu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3A646" w14:textId="33DD3CD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E9B3B" w14:textId="6733FAA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5EB12" w14:textId="754D062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6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7D3B3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162C7" w14:textId="0E8EC58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6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743BD" w14:textId="432460E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63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E5C2A" w14:textId="453D580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27B1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823C7" w14:textId="2A65E64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152A7" w14:textId="1218C8D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6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C7D79" w14:textId="5FA71EF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508FB9C7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7CEB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2B626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29DF4" w14:textId="3D820B3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284CA" w14:textId="08E2F8F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D097B" w14:textId="4AB58A6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1943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EF3D7" w14:textId="49F5534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4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D695B" w14:textId="2B71A3D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7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F9144" w14:textId="4062C84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4A2F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BA4BB" w14:textId="25F6410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B8813" w14:textId="33BA973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2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0418E" w14:textId="31AA719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5082054C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6F54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CE43C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CAF28" w14:textId="3DF8FED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877CF" w14:textId="1929E83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917CB" w14:textId="71B6236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6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2872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8F802" w14:textId="7E34F8F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4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F27B6" w14:textId="296A2D4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359CA" w14:textId="77E9543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8911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22E97" w14:textId="2F362B3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22289" w14:textId="56BAA09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7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3A6C6" w14:textId="5639813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4C01BE63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208C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6AD46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5C7B" w14:textId="546FBA6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28C84" w14:textId="4B8B03C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54F6A" w14:textId="296F469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45679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625F1" w14:textId="1A90754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A5B0E" w14:textId="59AD091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89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3ED05" w14:textId="7070DDEF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.1</w:t>
            </w:r>
            <w:r w:rsidR="00377C14" w:rsidRPr="00A54B3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8B6D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BA175" w14:textId="1737A1F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E04A8" w14:textId="6BE1136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5844F" w14:textId="5A39215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</w:tr>
      <w:tr w:rsidR="00B0089E" w:rsidRPr="00A54B3B" w14:paraId="610C9928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1C72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35381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75867" w14:textId="70C80C0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72769" w14:textId="5C8E285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F9F44" w14:textId="5844E9C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DCF6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AFBF0" w14:textId="4B13A06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2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FE546" w14:textId="16910C0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7.700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BAC62" w14:textId="26DE08B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1127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EBB38" w14:textId="7495CED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13892" w14:textId="25CD2AD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42216" w14:textId="06C951B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087CFDB1" w14:textId="77777777" w:rsidTr="000440A4">
        <w:trPr>
          <w:gridAfter w:val="1"/>
          <w:wAfter w:w="14" w:type="dxa"/>
          <w:trHeight w:val="300"/>
        </w:trPr>
        <w:tc>
          <w:tcPr>
            <w:tcW w:w="36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C746A" w14:textId="753947E2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Ciliate protozoa, % of total bacteria</w:t>
            </w:r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ADB06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1713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0098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9E6F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D8B29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0750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6F5F9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7162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A38C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0026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81AE8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B0089E" w:rsidRPr="00A54B3B" w14:paraId="3655344D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D26C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4571B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Anaerobic fungi</w:t>
            </w:r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EB253" w14:textId="33EB165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7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BFC61" w14:textId="107B42D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E1A76" w14:textId="4F484B4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08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9F93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A4604" w14:textId="2F10ED3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36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CC02D" w14:textId="51C9C06E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4.</w:t>
            </w:r>
            <w:r w:rsidR="00377C14" w:rsidRPr="00A54B3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54514" w14:textId="35663788" w:rsidR="00B0089E" w:rsidRPr="00A54B3B" w:rsidRDefault="00377C14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9.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7FC1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EC072" w14:textId="2EB29D6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990D5" w14:textId="621D4A1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616CA" w14:textId="23E1439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</w:tr>
      <w:tr w:rsidR="00B0089E" w:rsidRPr="00A54B3B" w14:paraId="045523AA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43D9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CD9D2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Streptococcus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ovi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D3E36" w14:textId="1A0C84C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846E7" w14:textId="52A2AAD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4E8FA" w14:textId="13821A6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7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AAF9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EF592" w14:textId="48AB765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3.9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FA0FB" w14:textId="7224698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32.6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F86D8" w14:textId="67692EE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4AEC9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23634" w14:textId="49262E1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632FF" w14:textId="3FC1596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F2CC4" w14:textId="4605958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284B246B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5D6A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95AE0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ryant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02DC6" w14:textId="041D5AE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8DC13" w14:textId="7B3DA14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F81E5" w14:textId="440E054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8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7027D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73626" w14:textId="6B26682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3.56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5273F" w14:textId="422F383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.16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F74C0" w14:textId="5E159AD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ED3E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4ED56" w14:textId="423C82F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1C59A" w14:textId="2B26443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5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651C1" w14:textId="49D9061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73D263BE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0F0DD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53FE1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Megasphaer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eldesn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05C4D" w14:textId="19D3ECC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9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1CD56" w14:textId="232A4A7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F5481" w14:textId="77B2B24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8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9A0D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D53D8" w14:textId="57104DE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5.88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64E39" w14:textId="38E9D309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5.</w:t>
            </w:r>
            <w:r w:rsidR="00377C14" w:rsidRPr="00A54B3B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3C8DC" w14:textId="356044A1" w:rsidR="00B0089E" w:rsidRPr="00A54B3B" w:rsidRDefault="00377C14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2.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D65D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861EA" w14:textId="019031C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11710" w14:textId="2E445A0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E9E79" w14:textId="5959C75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63DA494A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95D6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1B334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elenomona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antium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4A9DA" w14:textId="2B1B4F3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519D7" w14:textId="0939C6F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D1A82" w14:textId="0F9EDBB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58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EB90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E2108" w14:textId="4336B0A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5.2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60CAA" w14:textId="195CCEA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0.8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0D104" w14:textId="24D47D2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F58A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8BC1B" w14:textId="7166F27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555E9" w14:textId="78936D8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DC063" w14:textId="633758F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60452854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A85F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2CFD2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albu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B5267" w14:textId="792ABC8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7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50C36" w14:textId="30147C6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268CF" w14:textId="1EAEB20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7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B83F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2B8D5" w14:textId="36035C6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3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980E4" w14:textId="290959BC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2.</w:t>
            </w:r>
            <w:r w:rsidR="00377C14" w:rsidRPr="00A54B3B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2AFE7" w14:textId="1528880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  <w:r w:rsidR="00377C14" w:rsidRPr="00A54B3B">
              <w:rPr>
                <w:rFonts w:ascii="Times New Roman" w:hAnsi="Times New Roman" w:cs="Times New Roman"/>
              </w:rPr>
              <w:t>76.5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2FB2D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AA10C" w14:textId="6FDA4E6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12FEF" w14:textId="7D0784E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8D736" w14:textId="2FD61D1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B0089E" w:rsidRPr="00A54B3B" w14:paraId="6C2B3D75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9062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D74EF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BD735" w14:textId="33B3772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9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BD2AF" w14:textId="4067BAD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8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E79E3" w14:textId="0C25E7D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6CC0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E558E" w14:textId="7FF7EE1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3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4EBB8" w14:textId="7251625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3.5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3E874" w14:textId="578A667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.01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998A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2622A" w14:textId="0F59634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CA5C5" w14:textId="6E9172E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05F78" w14:textId="3169935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B0089E" w:rsidRPr="00A54B3B" w14:paraId="0BDE901B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19A8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311ED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390DB" w14:textId="1A6822B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900A5" w14:textId="59C8041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A80AC" w14:textId="29E6D06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73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7324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1C2CA" w14:textId="46306C3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3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A7ACC" w14:textId="1BF6717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6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5E5E2" w14:textId="3EF1617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.72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1000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A8F64" w14:textId="6E96C36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BC56C" w14:textId="78B773B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18EC3" w14:textId="551A873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</w:tr>
      <w:tr w:rsidR="00B0089E" w:rsidRPr="00A54B3B" w14:paraId="5DB9851C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B174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9C75A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1B490" w14:textId="21181AC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8F5AB" w14:textId="732078C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5769D" w14:textId="34309E1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36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4488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FB85E" w14:textId="28938A2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66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0A6A6" w14:textId="79AED7D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3.8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5E023" w14:textId="04C91FA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41</w:t>
            </w:r>
            <w:r w:rsidR="00B67146" w:rsidRPr="00A54B3B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44A2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E614F" w14:textId="184182D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8001F" w14:textId="2A0AF9E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978BC" w14:textId="48F7A29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B0089E" w:rsidRPr="00A54B3B" w14:paraId="53385F7B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4619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065DF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1068F" w14:textId="1EFC648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8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58107" w14:textId="235AAC9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6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3C4A8" w14:textId="49B4675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2.7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C361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356F7" w14:textId="5D83F24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3.38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BEFF5" w14:textId="6C57C55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4.3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18CFB" w14:textId="09156D8E" w:rsidR="00B0089E" w:rsidRPr="00A54B3B" w:rsidRDefault="00377C14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73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A402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B7F70" w14:textId="018CF19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4EE23" w14:textId="4ADD81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5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097B2" w14:textId="11D0B64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</w:tr>
      <w:tr w:rsidR="00B0089E" w:rsidRPr="00A54B3B" w14:paraId="2D08B40F" w14:textId="77777777" w:rsidTr="000440A4">
        <w:trPr>
          <w:gridAfter w:val="1"/>
          <w:wAfter w:w="14" w:type="dxa"/>
          <w:trHeight w:val="300"/>
        </w:trPr>
        <w:tc>
          <w:tcPr>
            <w:tcW w:w="36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3C707" w14:textId="55375539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Anaerobic fungi, % of total bacteria</w:t>
            </w:r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2D1C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A75A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0192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0C6D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8839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C0F4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2896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D51BD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5910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9C3C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8D4CD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B0089E" w:rsidRPr="00A54B3B" w14:paraId="519E340B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0796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DD848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Streptococcus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ovi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F0BAA" w14:textId="35E6AB7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F3381" w14:textId="3BC01E3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79EED" w14:textId="24D86FC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8B36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65C72" w14:textId="56F9D8A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52A7A" w14:textId="45CD1451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6.0</w:t>
            </w:r>
            <w:r w:rsidR="00377C14" w:rsidRPr="00A54B3B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B5279" w14:textId="484878FB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31.</w:t>
            </w:r>
            <w:r w:rsidR="00377C14" w:rsidRPr="00A54B3B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7E91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5D7DF" w14:textId="3FD1CE1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7488D" w14:textId="33FB357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70818" w14:textId="7A3002B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B0089E" w:rsidRPr="00A54B3B" w14:paraId="3213D8BC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F7418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59E5A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ryant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8B02B" w14:textId="4C0623B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B5AC8" w14:textId="326BE5F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6797B" w14:textId="65107A7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F40D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689A9" w14:textId="37BF371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9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BFC46" w14:textId="31B7B17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16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9E824" w14:textId="0F3FB21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B775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DD1F2" w14:textId="18D9E47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BF146" w14:textId="60EFBC4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9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40BC2" w14:textId="4332916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17766FDA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E742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B8797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Megasphaer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eldesn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D69E5" w14:textId="6993061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45F51" w14:textId="3EB96BD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97A45" w14:textId="782A7A9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48CB8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75F02" w14:textId="7D214EE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8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4CCB5" w14:textId="7490AB8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30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E14B1" w14:textId="5007916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CBB7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FC287" w14:textId="2630163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6A524" w14:textId="506B413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9FF5D" w14:textId="4081977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172B5775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DB93D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83818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elenomona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antium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CCFE1" w14:textId="5E41189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FB870" w14:textId="422EB93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38864" w14:textId="23DC92A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426C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0F1A4" w14:textId="5D75778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66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30DBF" w14:textId="60B1242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55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34B40" w14:textId="6158909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AC18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FF5E6" w14:textId="7451B8C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92A76" w14:textId="59C6F67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EA34C" w14:textId="65FFD98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B0089E" w:rsidRPr="00A54B3B" w14:paraId="5FB3AB12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6DA8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946C8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albu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D17E2" w14:textId="5FF3DC2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A1FE8" w14:textId="5EA8AB7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6C2DA" w14:textId="787382C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DE82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11563" w14:textId="34671B1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9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E5E4B" w14:textId="4E49215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5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4294E" w14:textId="450699C8" w:rsidR="00B0089E" w:rsidRPr="00A54B3B" w:rsidRDefault="00377C14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3.49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168C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E8E03" w14:textId="13C93BB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AE780" w14:textId="6444677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FEE3E" w14:textId="06FFE23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</w:tr>
      <w:tr w:rsidR="00B0089E" w:rsidRPr="00A54B3B" w14:paraId="29B314AE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6B69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8A683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8C4A1" w14:textId="1933204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76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C5AE8" w14:textId="4FA7B61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87163" w14:textId="13F77B2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2CD9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5DF9C" w14:textId="633F2EE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78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06812" w14:textId="7656766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0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552E1" w14:textId="5F4523B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12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9617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E2438" w14:textId="172D67E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06570" w14:textId="75168D8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06583" w14:textId="088AC75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B0089E" w:rsidRPr="00A54B3B" w14:paraId="14872639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D12A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085E7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DB979" w14:textId="52FD954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12688" w14:textId="7C16EA5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00581" w14:textId="46C9C47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FCE0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FA3CD" w14:textId="51E4F84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9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BF7B1" w14:textId="4E03661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0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A23D5" w14:textId="181B541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78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D76D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44B54" w14:textId="2A99F9E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AA4B7" w14:textId="1243FC1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DF11A" w14:textId="73B2BDB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</w:tr>
      <w:tr w:rsidR="00B0089E" w:rsidRPr="00A54B3B" w14:paraId="7B3F9655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21FE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E4DBC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91252" w14:textId="447F1D3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09247" w14:textId="49AC5D4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8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89A5D" w14:textId="563198C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6C34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DED9A" w14:textId="5A1E40D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056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12E5A" w14:textId="15FC1D6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9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BDA7C" w14:textId="49370CA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0213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98BD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63A7B" w14:textId="088AA84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8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E3AD4" w14:textId="3BB387F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3AF0F" w14:textId="3541624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B0089E" w:rsidRPr="00A54B3B" w14:paraId="2573BBE6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72A7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44316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E7D82" w14:textId="14021F4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1A7E3" w14:textId="493E347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6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28A21" w14:textId="6301BA3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9E59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97DE9" w14:textId="6F25D18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04C5B" w14:textId="26DFF7E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2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E0A84" w14:textId="0BE3917C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45.</w:t>
            </w:r>
            <w:r w:rsidR="00377C14" w:rsidRPr="00A54B3B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61A0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27C74" w14:textId="02830D3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D4129" w14:textId="0EA72E3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9A5A0" w14:textId="58D6C52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FB08C4" w:rsidRPr="00A54B3B" w14:paraId="777C43F0" w14:textId="77777777" w:rsidTr="000440A4">
        <w:trPr>
          <w:gridAfter w:val="1"/>
          <w:wAfter w:w="14" w:type="dxa"/>
          <w:trHeight w:val="300"/>
        </w:trPr>
        <w:tc>
          <w:tcPr>
            <w:tcW w:w="45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58109" w14:textId="1BB5AE00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Streptococcus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ovi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r w:rsidRPr="00A54B3B">
              <w:rPr>
                <w:rFonts w:ascii="Times New Roman" w:eastAsia="Times New Roman" w:hAnsi="Times New Roman" w:cs="Times New Roman"/>
              </w:rPr>
              <w:t>% of total bacteria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423E3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1B1B3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B11FE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E21AD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ED2F9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6E3B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183C1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87768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980A9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9AFDB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B0089E" w:rsidRPr="00A54B3B" w14:paraId="24EF82F3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7572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774DE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ryant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B52AC" w14:textId="6075BAD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F6B26" w14:textId="06B4D1F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9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E6266" w14:textId="6B9669E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1DBD8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B9974" w14:textId="66CBA0E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AC285" w14:textId="5FFBEF7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070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537D0" w14:textId="58F10BB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B1C0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FF15F" w14:textId="0C77E15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B8A67" w14:textId="67344B3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72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9506F" w14:textId="1674BC6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073DC7A3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F68D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5BB4D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Megasphaer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eldesn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F3F7C" w14:textId="24BEDE7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3289B" w14:textId="752E983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96A66" w14:textId="1075720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3855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F8D50" w14:textId="4444389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CF1B4" w14:textId="6B33D36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08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176B6" w14:textId="3146ECF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3E24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DC166" w14:textId="0685CA5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13194" w14:textId="7B1C697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8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7FE91" w14:textId="12D3AD1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2F9E4352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06C3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45611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elenomona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antium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6AD14" w14:textId="6F94FDB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ACF7A" w14:textId="470EFF9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654C9" w14:textId="071416C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F783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39D9E" w14:textId="219B4CC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09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25C64" w14:textId="1588516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1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F1F53" w14:textId="378E3BB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1996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7E87A" w14:textId="2FB1EF9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E7027" w14:textId="60172BC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16E39" w14:textId="4D52646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6A08843B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9669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2C6B0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albu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D417A" w14:textId="567C8E22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5C29B" w14:textId="6C346E4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1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7939E" w14:textId="470763C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6F00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368BA" w14:textId="6F9A86C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59124" w14:textId="2F14166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5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E0FBD" w14:textId="7263A13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E6A4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0DEFE" w14:textId="265AF05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7A581" w14:textId="2EFB713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8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52565" w14:textId="4E4AC72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0440A4" w:rsidRPr="00A54B3B" w14:paraId="06FB1DD7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5C50A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50945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16079" w14:textId="5CFF11B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EFBF1" w14:textId="2186AC6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41B4C" w14:textId="51C8BF5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82F23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54DBA" w14:textId="397082B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5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37D49" w14:textId="2467289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19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A3383" w14:textId="7C5B014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0678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6F039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A8710" w14:textId="655A0DE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C27D0" w14:textId="59093FB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01679" w14:textId="5328CA3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</w:tr>
      <w:tr w:rsidR="00B0089E" w:rsidRPr="00A54B3B" w14:paraId="6F0584DB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47A93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F3F75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22E1E" w14:textId="62B6271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FFABC" w14:textId="71CF570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2BCDD" w14:textId="773E9A2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4377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0929D" w14:textId="6156B64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58EB0" w14:textId="3EED1E5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1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FE74D" w14:textId="31CCB35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96E5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B7CCA" w14:textId="240B3A4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F2228" w14:textId="6421D40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E2B07" w14:textId="65009FF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48EE3E42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6B32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4BBA8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014F7" w14:textId="25EDBA4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1282A" w14:textId="6B09F3C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EA455" w14:textId="15D76DA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318E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E854B" w14:textId="36AD4BC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C7D5E" w14:textId="1F08716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08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240F0" w14:textId="6428A40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1FD18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76D9E" w14:textId="599D10A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50F74" w14:textId="74B8352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EB2CD" w14:textId="1882200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0018FD8C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7575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FB8D8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30E83" w14:textId="2A7F842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07B79" w14:textId="4C65489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DC086" w14:textId="2A5D50D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FC04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03756" w14:textId="2B437C1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036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7CC76" w14:textId="3663B6F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BAC34" w14:textId="2516E7A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9F87F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EDD0F" w14:textId="191F0A8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33AE9" w14:textId="5B75212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7F684" w14:textId="759049F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7FC8076D" w14:textId="77777777" w:rsidTr="000440A4">
        <w:trPr>
          <w:gridAfter w:val="1"/>
          <w:wAfter w:w="14" w:type="dxa"/>
          <w:trHeight w:val="300"/>
        </w:trPr>
        <w:tc>
          <w:tcPr>
            <w:tcW w:w="36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3A44C" w14:textId="0957FD3E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ryantii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r w:rsidRPr="00A54B3B">
              <w:rPr>
                <w:rFonts w:ascii="Times New Roman" w:eastAsia="Times New Roman" w:hAnsi="Times New Roman" w:cs="Times New Roman"/>
              </w:rPr>
              <w:t>% of total bacteria</w:t>
            </w:r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2D98B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07A1E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9BBD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748D9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27358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FA78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A8E2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B68A5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A67E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1846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0473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B0089E" w:rsidRPr="00A54B3B" w14:paraId="3B7F3FFF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1DEA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69970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Megasphaer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eldesni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91416" w14:textId="1FE871C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464E3" w14:textId="70A7DF9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F2A97" w14:textId="20CBC8E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1995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40760" w14:textId="0AB3078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0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BE23C" w14:textId="2B5F2D5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2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31B5E" w14:textId="32E8138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DE3D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B0208" w14:textId="5EE6AB0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9AC99" w14:textId="7AC3081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76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F2C31" w14:textId="60D0A7E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07059ECE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6FE9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0CDDA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elenomona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antium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6017B" w14:textId="11D9301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3AAFF" w14:textId="742AD78F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3ADE9" w14:textId="4F63B03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3A31B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50604" w14:textId="6277B10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4C509" w14:textId="431A15E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1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7B9B2" w14:textId="15075DA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BA9D2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EB40E" w14:textId="0FFAFA23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E63F6" w14:textId="78CBEA7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DBD58" w14:textId="786E665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3ECDC39D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A0366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15397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albu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0CBA8" w14:textId="187DFDC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1B2FC" w14:textId="3DFA83E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C6E45" w14:textId="6140513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F4F8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A5DF0" w14:textId="685BB36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2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271B8" w14:textId="3695FF0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23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155CB" w14:textId="50642D3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51E3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428A7" w14:textId="3CFA191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8430C" w14:textId="27E4133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0D58F" w14:textId="64EC01A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3D10F245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630C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94A56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58035" w14:textId="538ACF1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46F95" w14:textId="6EF7FBF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98A8F" w14:textId="635AC65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56B37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ED99A" w14:textId="2E3D65E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E9A65" w14:textId="73F4032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2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61065" w14:textId="198348A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FEEB3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5142E" w14:textId="1A7F0BA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409AA" w14:textId="5987941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9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3C09C" w14:textId="0CF2F9E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77283C9A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B137D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774C1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701DA" w14:textId="68C13DF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EFE0F" w14:textId="5CED49A8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554A6" w14:textId="3C12594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D3DE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D4381" w14:textId="147984E5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36B41" w14:textId="3CEBBB9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3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669B8" w14:textId="7CCA253E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267CC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4E08A" w14:textId="11997F1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70066" w14:textId="4A8DEFBC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7230C" w14:textId="35F44C0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B0089E" w:rsidRPr="00A54B3B" w14:paraId="6D314857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9D774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B728D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67D43" w14:textId="7D153906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05EB6" w14:textId="64F9E82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E5120" w14:textId="0BE4991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AE669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5FCF3" w14:textId="2689875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5AF9A" w14:textId="2A6DA0C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4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E58B2" w14:textId="34407439" w:rsidR="00B0089E" w:rsidRPr="00A54B3B" w:rsidRDefault="00B0089E" w:rsidP="00377C1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</w:t>
            </w:r>
            <w:r w:rsidR="00377C14" w:rsidRPr="00A54B3B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D95E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BC443" w14:textId="6CB7552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50AEB" w14:textId="4AF5DB3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0A546" w14:textId="703549B9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</w:tr>
      <w:tr w:rsidR="00B0089E" w:rsidRPr="00A54B3B" w14:paraId="766E491A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1309D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2A604" w14:textId="77777777" w:rsidR="00B0089E" w:rsidRPr="00A54B3B" w:rsidRDefault="00B0089E" w:rsidP="00B0089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7BD05" w14:textId="6BC5B7B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2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B534A" w14:textId="152539B4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71BFF" w14:textId="7C53C67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9BE81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E55E5" w14:textId="15BE4B4D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8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215C6" w14:textId="0F7D4811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55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A0FC4" w14:textId="134A1AF0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BACF0" w14:textId="7777777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6721E" w14:textId="7579170A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4B733" w14:textId="5F6D8B87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8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4F23F" w14:textId="62DA1F1B" w:rsidR="00B0089E" w:rsidRPr="00A54B3B" w:rsidRDefault="00B0089E" w:rsidP="00B008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FB08C4" w:rsidRPr="00A54B3B" w14:paraId="7271FA9C" w14:textId="77777777" w:rsidTr="000440A4">
        <w:trPr>
          <w:gridAfter w:val="1"/>
          <w:wAfter w:w="14" w:type="dxa"/>
          <w:trHeight w:val="300"/>
        </w:trPr>
        <w:tc>
          <w:tcPr>
            <w:tcW w:w="45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2A71E" w14:textId="0B9CD376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Megasphaer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eldesnii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r w:rsidRPr="00A54B3B">
              <w:rPr>
                <w:rFonts w:ascii="Times New Roman" w:eastAsia="Times New Roman" w:hAnsi="Times New Roman" w:cs="Times New Roman"/>
              </w:rPr>
              <w:t>% of total bacteria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21438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E9EE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20536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EE2E6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37C2D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FB678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7F78E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0D3E1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D6203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5EFEC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A4" w:rsidRPr="00A54B3B" w14:paraId="5565DCE7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836A0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446A7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elenomona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antium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76D28" w14:textId="60EB797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34E01" w14:textId="697B057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45839" w14:textId="57B5401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97712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9CAC1" w14:textId="5F40A9B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19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40017" w14:textId="7CF65D4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2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4521D" w14:textId="7168209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F019E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DF77F" w14:textId="3845C810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0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C8899" w14:textId="1DFA692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117AB" w14:textId="01DF20B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0440A4" w:rsidRPr="00A54B3B" w14:paraId="1A06F3DF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86568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7184D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albu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C33C9" w14:textId="27114BD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BA2ED" w14:textId="77A8C9D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63011" w14:textId="5320D626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EF171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139DE" w14:textId="5FDF5E60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5CDDE" w14:textId="5492C06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280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79DC9" w14:textId="35A2289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CDD38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F85D6" w14:textId="44E6611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E2A13" w14:textId="7596E146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0F1BF" w14:textId="02797116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0440A4" w:rsidRPr="00A54B3B" w14:paraId="4F8D796E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6706E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3EB34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2E90F" w14:textId="3A07B854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39CA6" w14:textId="421660C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D489F" w14:textId="6C18195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7DE12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F1801" w14:textId="34ECDB6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75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8B26F" w14:textId="76DD390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5.8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21E86" w14:textId="42D3C483" w:rsidR="000440A4" w:rsidRPr="00A54B3B" w:rsidRDefault="00377C1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4.4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9B81F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95500" w14:textId="3EFDACA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ED5BE" w14:textId="0FA814A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A8D59" w14:textId="51BC3D4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</w:tr>
      <w:tr w:rsidR="000440A4" w:rsidRPr="00A54B3B" w14:paraId="5EFD4F7C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85299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55EB3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EA575" w14:textId="0CC4A8A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E7A30" w14:textId="7DA4E0C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280F1" w14:textId="549704E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980FA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5F872" w14:textId="02C2585A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9108B" w14:textId="2670B8B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06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C8A3F" w14:textId="09A353E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08681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4C0C2" w14:textId="07FA14E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2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3874E" w14:textId="01E0A77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82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A70FD" w14:textId="5D25994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0440A4" w:rsidRPr="00A54B3B" w14:paraId="32D2A57B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F3403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B17D4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DF776" w14:textId="29F8623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B1C5E" w14:textId="6242CE3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C2C53" w14:textId="33C8363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D2E76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C5B8D" w14:textId="3119CC0A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8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125A2" w14:textId="5A187AC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7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DA9E4" w14:textId="5059EDA4" w:rsidR="000440A4" w:rsidRPr="00A54B3B" w:rsidRDefault="00904B2A" w:rsidP="00904B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B7B59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7F858" w14:textId="4C08587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F4148" w14:textId="32CF3338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81D8D" w14:textId="038EEB2A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</w:tr>
      <w:tr w:rsidR="000440A4" w:rsidRPr="00A54B3B" w14:paraId="7D4B9D9E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331E1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D688C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0743E" w14:textId="658D119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81688" w14:textId="334C3FA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55F75" w14:textId="1EF51D78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BF5AD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CD686" w14:textId="6AD81E8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EA302" w14:textId="43CCC060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593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02C6A" w14:textId="2726D8E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4AA2F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1B872" w14:textId="79B04BB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DD26C" w14:textId="3A5BE238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6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E2703" w14:textId="5F934E0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FB08C4" w:rsidRPr="00A54B3B" w14:paraId="55383DDD" w14:textId="77777777" w:rsidTr="000440A4">
        <w:trPr>
          <w:gridAfter w:val="1"/>
          <w:wAfter w:w="14" w:type="dxa"/>
          <w:trHeight w:val="300"/>
        </w:trPr>
        <w:tc>
          <w:tcPr>
            <w:tcW w:w="45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1D3FD" w14:textId="7F172496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lastRenderedPageBreak/>
              <w:t>Selenomona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antium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r w:rsidRPr="00A54B3B">
              <w:rPr>
                <w:rFonts w:ascii="Times New Roman" w:eastAsia="Times New Roman" w:hAnsi="Times New Roman" w:cs="Times New Roman"/>
              </w:rPr>
              <w:t>% of total bacteria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E5F6F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00CF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DA821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802E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36C8B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80588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927F8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F2EC9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298C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B05C0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A4" w:rsidRPr="00A54B3B" w14:paraId="4AA86FAA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A1A14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76674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albu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24D47" w14:textId="28984F5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B6E2A" w14:textId="01D7B29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E2524" w14:textId="1A587E0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38E6D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BB5DA" w14:textId="6157813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93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C4643" w14:textId="3C38E72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21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0388D" w14:textId="3D02C664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66C9E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19262" w14:textId="409D965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9A126" w14:textId="3BDD77C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8300E" w14:textId="17E96B4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0440A4" w:rsidRPr="00A54B3B" w14:paraId="42EB3DF8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099DC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B633D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AFE98" w14:textId="4FEC6C6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5C231" w14:textId="72FDF39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7BBC0" w14:textId="35B6727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A8871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15322" w14:textId="1D826866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4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F1167" w14:textId="2A20D61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4.5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4BED" w14:textId="30650F1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4.99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C7CB8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96C79" w14:textId="3DC9D474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31854" w14:textId="2122466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91519" w14:textId="4A2DDA44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</w:tr>
      <w:tr w:rsidR="000440A4" w:rsidRPr="00A54B3B" w14:paraId="2A324B63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51D6C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69945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2A828" w14:textId="1BE2F2B0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9FA4C" w14:textId="4761C18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40170" w14:textId="72EA0A0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7F8A1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A3B9E" w14:textId="2C1C563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10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DCB14" w14:textId="276DA48A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0501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49E54" w14:textId="2EF0C68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AAABF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53DFF" w14:textId="49ABEBB8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84CF4" w14:textId="157AC62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D2D5E" w14:textId="04305698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0440A4" w:rsidRPr="00A54B3B" w14:paraId="5883F3D0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2DF71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2E105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F5707" w14:textId="5EB7F4E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A9C0E" w14:textId="50C7594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1B03C" w14:textId="1B4889C4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2BE0C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19A71" w14:textId="6C58B02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38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EB0D9" w14:textId="2057FCF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137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35FD4" w14:textId="47A3AD5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0308B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306E1" w14:textId="0137800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BE365" w14:textId="0384103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F649E" w14:textId="7096679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0440A4" w:rsidRPr="00A54B3B" w14:paraId="68E73BA6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D5A69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264E8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5EE4C" w14:textId="79CBE83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3C788" w14:textId="4284949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0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A71CA" w14:textId="39340F8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C33DE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E8B30" w14:textId="061BACD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8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E8B7A" w14:textId="4DA35E8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404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99566" w14:textId="3EA0496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527DF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76A3C" w14:textId="2030C8C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33990" w14:textId="7725B75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44B3C" w14:textId="47F5201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FB08C4" w:rsidRPr="00A54B3B" w14:paraId="08FFA98E" w14:textId="77777777" w:rsidTr="000440A4">
        <w:trPr>
          <w:gridAfter w:val="1"/>
          <w:wAfter w:w="14" w:type="dxa"/>
          <w:trHeight w:val="300"/>
        </w:trPr>
        <w:tc>
          <w:tcPr>
            <w:tcW w:w="45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BDFB7" w14:textId="50A95166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ococc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albu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r w:rsidRPr="00A54B3B">
              <w:rPr>
                <w:rFonts w:ascii="Times New Roman" w:eastAsia="Times New Roman" w:hAnsi="Times New Roman" w:cs="Times New Roman"/>
              </w:rPr>
              <w:t>% of total bacteria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232D8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54741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B910F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8BD73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8A5D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E0FE1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3F31F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2B193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3088E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BF33F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A4" w:rsidRPr="00A54B3B" w14:paraId="4792AF39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87531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4B303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46E9B" w14:textId="2677E4A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3F52C" w14:textId="75A251C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149B1" w14:textId="671B497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2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4C153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96591" w14:textId="0A4B524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8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A5266" w14:textId="319769A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60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81462" w14:textId="53FD126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3.3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2BADB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759CD" w14:textId="47061BF0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CB2DD" w14:textId="25C37BA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69444" w14:textId="310317C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</w:tr>
      <w:tr w:rsidR="000440A4" w:rsidRPr="00A54B3B" w14:paraId="40DBD29B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8F239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170B7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DE78F" w14:textId="5156799D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932F0" w14:textId="59CAF97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400CB" w14:textId="02EB999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F6343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FA9F3" w14:textId="2EF163B6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7BA5A" w14:textId="5AC334C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02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4D7E6" w14:textId="7447D02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B7E28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371B6" w14:textId="3B43F54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E4143" w14:textId="0AEECDB0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9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A81A1" w14:textId="1D7C733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0440A4" w:rsidRPr="00A54B3B" w14:paraId="60C4391C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B6B56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192B7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65377" w14:textId="61AFF71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CE607" w14:textId="4133562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186AA" w14:textId="2200B6E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8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805B8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03525" w14:textId="63A3BEE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382FD" w14:textId="5385E7E5" w:rsidR="000440A4" w:rsidRPr="00A54B3B" w:rsidRDefault="000440A4" w:rsidP="00904B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</w:t>
            </w:r>
            <w:r w:rsidR="00904B2A" w:rsidRPr="00A54B3B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506BF" w14:textId="6B814934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10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070E7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82B81" w14:textId="56A0E31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9DFAF" w14:textId="6C9F964A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72507" w14:textId="083761E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</w:tr>
      <w:tr w:rsidR="000440A4" w:rsidRPr="00A54B3B" w14:paraId="2755BAD9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FD085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F66FD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EEE9A" w14:textId="4FA587C4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0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432A1" w14:textId="3800E33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0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73C88" w14:textId="6A64374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9F290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B7140" w14:textId="02B2D4E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59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49685" w14:textId="5AAD943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3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F1FDF" w14:textId="7F8C8F2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6604B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8CC27" w14:textId="4BCFA49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CC2C5" w14:textId="4BAC491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8C7CD" w14:textId="0B75EEA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FB08C4" w:rsidRPr="00A54B3B" w14:paraId="53B5C840" w14:textId="77777777" w:rsidTr="000440A4">
        <w:trPr>
          <w:gridAfter w:val="1"/>
          <w:wAfter w:w="14" w:type="dxa"/>
          <w:trHeight w:val="300"/>
        </w:trPr>
        <w:tc>
          <w:tcPr>
            <w:tcW w:w="45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D1AFC" w14:textId="236ED5B4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obacter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succinogene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r w:rsidRPr="00A54B3B">
              <w:rPr>
                <w:rFonts w:ascii="Times New Roman" w:eastAsia="Times New Roman" w:hAnsi="Times New Roman" w:cs="Times New Roman"/>
              </w:rPr>
              <w:t>% of total bacteria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0F0E3" w14:textId="77777777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62F46" w14:textId="77777777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05F2D" w14:textId="77777777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03DE1" w14:textId="77777777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2B662" w14:textId="77777777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B98AD" w14:textId="77777777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D2534" w14:textId="77777777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8F535" w14:textId="77777777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3F0BC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72726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A4" w:rsidRPr="00A54B3B" w14:paraId="7487BC9C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02B38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6F9BA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75479" w14:textId="2C087A0D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08232" w14:textId="79B2CC7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3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F82A4" w14:textId="2826B1A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0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3BC8C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52112" w14:textId="54663A9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4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2A40D" w14:textId="3272222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71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C71F2" w14:textId="503A162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37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C27FC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6A491" w14:textId="1DF8820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44D74" w14:textId="02A564C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C41DE" w14:textId="6FE80C6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1</w:t>
            </w:r>
          </w:p>
        </w:tc>
      </w:tr>
      <w:tr w:rsidR="000440A4" w:rsidRPr="00A54B3B" w14:paraId="0AF44E7E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B9A25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53F74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01FF4" w14:textId="564FB064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6B32D" w14:textId="01DF357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48F87" w14:textId="72710E0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5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30124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F866A" w14:textId="51BFA81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39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45D28" w14:textId="4465666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779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6C0C5" w14:textId="5DDFBDB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DF526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27365" w14:textId="75D271B1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73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1B333" w14:textId="05DC440B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46646" w14:textId="05F57E05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0440A4" w:rsidRPr="00A54B3B" w14:paraId="75410423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4010D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9424A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0E04F" w14:textId="5AF84DB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9FEDB" w14:textId="52CA22A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2EE53" w14:textId="34724D8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9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DCD07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F6E72" w14:textId="069CABD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641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CCA48" w14:textId="16E3D978" w:rsidR="000440A4" w:rsidRPr="00A54B3B" w:rsidRDefault="000440A4" w:rsidP="00904B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4.7</w:t>
            </w:r>
            <w:r w:rsidR="00904B2A" w:rsidRPr="00A54B3B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8EED8" w14:textId="68394DE5" w:rsidR="000440A4" w:rsidRPr="00A54B3B" w:rsidRDefault="000440A4" w:rsidP="00904B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197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FA145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AB4E0" w14:textId="5476DE6A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9C2EC" w14:textId="6D53A60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7D7DC" w14:textId="5C5FD8FF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</w:tr>
      <w:tr w:rsidR="00FB08C4" w:rsidRPr="00A54B3B" w14:paraId="39585F96" w14:textId="77777777" w:rsidTr="000440A4">
        <w:trPr>
          <w:gridAfter w:val="1"/>
          <w:wAfter w:w="14" w:type="dxa"/>
          <w:trHeight w:val="315"/>
        </w:trPr>
        <w:tc>
          <w:tcPr>
            <w:tcW w:w="45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B56D0" w14:textId="0D489DF2" w:rsidR="00FB08C4" w:rsidRPr="00A54B3B" w:rsidRDefault="00FB08C4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revotel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ruminicola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r w:rsidRPr="00A54B3B">
              <w:rPr>
                <w:rFonts w:ascii="Times New Roman" w:eastAsia="Times New Roman" w:hAnsi="Times New Roman" w:cs="Times New Roman"/>
              </w:rPr>
              <w:t>% of total bacteria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E3C70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1441E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F0BEA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8E1C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98978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BB10F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47EF1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6AC0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19500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E1DC1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0440A4" w:rsidRPr="00A54B3B" w14:paraId="4AA71B87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7DBAE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3620C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55D45" w14:textId="74C39196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80405" w14:textId="7922907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F197F" w14:textId="7C0AD71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1E357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B885F" w14:textId="12C8E0E0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917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BA9CF" w14:textId="057CB8C3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616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E496F" w14:textId="5A7CA77D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0.414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3FBFF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722DA" w14:textId="532DB988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0EE65" w14:textId="7D96A4D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50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6736E" w14:textId="6865DA66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4</w:t>
            </w:r>
          </w:p>
        </w:tc>
      </w:tr>
      <w:tr w:rsidR="000440A4" w:rsidRPr="00A54B3B" w14:paraId="34F7E7E4" w14:textId="77777777" w:rsidTr="000440A4">
        <w:trPr>
          <w:gridAfter w:val="1"/>
          <w:wAfter w:w="14" w:type="dxa"/>
          <w:trHeight w:val="300"/>
        </w:trPr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7D859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3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37AB0" w14:textId="77777777" w:rsidR="000440A4" w:rsidRPr="00A54B3B" w:rsidRDefault="000440A4" w:rsidP="000440A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6A027" w14:textId="71D9414D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AFFDE" w14:textId="5B6A44CA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69954" w14:textId="5AEDF5FC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4EF66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10BA0" w14:textId="5F23DAE2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835</w:t>
            </w: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7BE5C" w14:textId="46D804B4" w:rsidR="000440A4" w:rsidRPr="00A54B3B" w:rsidRDefault="00904B2A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1.195</w:t>
            </w: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EA2F8" w14:textId="59A14009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ECBDF" w14:textId="77777777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02AAB" w14:textId="366D4D6E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190E1" w14:textId="30E51718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FC868" w14:textId="0CD3DBCD" w:rsidR="000440A4" w:rsidRPr="00A54B3B" w:rsidRDefault="000440A4" w:rsidP="000440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hAnsi="Times New Roman" w:cs="Times New Roman"/>
              </w:rPr>
              <w:t>-</w:t>
            </w:r>
          </w:p>
        </w:tc>
      </w:tr>
      <w:tr w:rsidR="00FB08C4" w:rsidRPr="00A54B3B" w14:paraId="6779F7B2" w14:textId="77777777" w:rsidTr="000440A4">
        <w:trPr>
          <w:gridAfter w:val="1"/>
          <w:wAfter w:w="14" w:type="dxa"/>
          <w:trHeight w:val="300"/>
        </w:trPr>
        <w:tc>
          <w:tcPr>
            <w:tcW w:w="553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3588B" w14:textId="4DA0EFAF" w:rsidR="00FB08C4" w:rsidRPr="00A54B3B" w:rsidRDefault="00FB08C4" w:rsidP="00FB08C4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B.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fibrisolvens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/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Pseudobutyr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r w:rsidRPr="00A54B3B">
              <w:rPr>
                <w:rFonts w:ascii="Times New Roman" w:eastAsia="Times New Roman" w:hAnsi="Times New Roman" w:cs="Times New Roman"/>
              </w:rPr>
              <w:t>% of total bacteria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8AA88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2FBAC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DCE47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F36A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FD19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7BD63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92F72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DEFE6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908F7" w14:textId="77777777" w:rsidR="00FB08C4" w:rsidRPr="00A54B3B" w:rsidRDefault="00FB08C4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8F142E" w:rsidRPr="00A54B3B" w14:paraId="30E61C43" w14:textId="77777777" w:rsidTr="000440A4">
        <w:trPr>
          <w:gridAfter w:val="1"/>
          <w:wAfter w:w="14" w:type="dxa"/>
          <w:trHeight w:val="315"/>
        </w:trPr>
        <w:tc>
          <w:tcPr>
            <w:tcW w:w="2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04D31" w14:textId="77777777" w:rsidR="008F142E" w:rsidRPr="00A54B3B" w:rsidRDefault="008F142E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3342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3E2F5C" w14:textId="77777777" w:rsidR="008F142E" w:rsidRPr="00A54B3B" w:rsidRDefault="008F142E" w:rsidP="009B51C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Butytivibrio</w:t>
            </w:r>
            <w:proofErr w:type="spellEnd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A54B3B">
              <w:rPr>
                <w:rFonts w:ascii="Times New Roman" w:eastAsia="Times New Roman" w:hAnsi="Times New Roman" w:cs="Times New Roman"/>
                <w:i/>
                <w:iCs/>
              </w:rPr>
              <w:t>hungatei</w:t>
            </w:r>
            <w:proofErr w:type="spellEnd"/>
          </w:p>
        </w:tc>
        <w:tc>
          <w:tcPr>
            <w:tcW w:w="908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ABBF1A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0.25</w:t>
            </w:r>
          </w:p>
        </w:tc>
        <w:tc>
          <w:tcPr>
            <w:tcW w:w="101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CF2AD4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0.24</w:t>
            </w:r>
          </w:p>
        </w:tc>
        <w:tc>
          <w:tcPr>
            <w:tcW w:w="816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AACD73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0.38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884BA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82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28A624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0.562</w:t>
            </w:r>
          </w:p>
        </w:tc>
        <w:tc>
          <w:tcPr>
            <w:tcW w:w="9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7A935C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8.721</w:t>
            </w:r>
          </w:p>
        </w:tc>
        <w:tc>
          <w:tcPr>
            <w:tcW w:w="10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7419EC" w14:textId="57E65114" w:rsidR="008F142E" w:rsidRPr="00A54B3B" w:rsidRDefault="008F142E" w:rsidP="00904B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-</w:t>
            </w:r>
            <w:r w:rsidR="00904B2A" w:rsidRPr="00A54B3B">
              <w:rPr>
                <w:rFonts w:ascii="Times New Roman" w:eastAsia="Times New Roman" w:hAnsi="Times New Roman" w:cs="Times New Roman"/>
              </w:rPr>
              <w:t>136</w:t>
            </w:r>
          </w:p>
        </w:tc>
        <w:tc>
          <w:tcPr>
            <w:tcW w:w="271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1342FB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836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D85A0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&lt;0.01</w:t>
            </w:r>
          </w:p>
        </w:tc>
        <w:tc>
          <w:tcPr>
            <w:tcW w:w="87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FC4170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&lt;0.001</w:t>
            </w:r>
          </w:p>
        </w:tc>
        <w:tc>
          <w:tcPr>
            <w:tcW w:w="8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673842" w14:textId="77777777" w:rsidR="008F142E" w:rsidRPr="00A54B3B" w:rsidRDefault="008F142E" w:rsidP="009B51C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A54B3B">
              <w:rPr>
                <w:rFonts w:ascii="Times New Roman" w:eastAsia="Times New Roman" w:hAnsi="Times New Roman" w:cs="Times New Roman"/>
              </w:rPr>
              <w:t>&lt;0.001</w:t>
            </w:r>
          </w:p>
        </w:tc>
      </w:tr>
    </w:tbl>
    <w:p w14:paraId="17A71FA4" w14:textId="6FE898C9" w:rsidR="006D0FCE" w:rsidRPr="00A54B3B" w:rsidRDefault="006D0FCE" w:rsidP="006D0FCE">
      <w:pPr>
        <w:spacing w:after="0" w:line="240" w:lineRule="auto"/>
        <w:rPr>
          <w:rFonts w:ascii="Times New Roman" w:hAnsi="Times New Roman"/>
          <w:lang w:val="en-GB"/>
        </w:rPr>
      </w:pPr>
      <w:r w:rsidRPr="00A54B3B">
        <w:rPr>
          <w:rFonts w:ascii="Times New Roman" w:hAnsi="Times New Roman"/>
          <w:vertAlign w:val="superscript"/>
          <w:lang w:val="en-GB"/>
        </w:rPr>
        <w:t>1</w:t>
      </w:r>
      <w:r w:rsidRPr="00A54B3B">
        <w:rPr>
          <w:rFonts w:ascii="Times New Roman" w:hAnsi="Times New Roman"/>
          <w:lang w:val="en-GB"/>
        </w:rPr>
        <w:t>Int = intercept; L = linear coefficient; Q = quadratic coefficient.</w:t>
      </w:r>
      <w:r w:rsidR="00A40B48" w:rsidRPr="00A54B3B">
        <w:rPr>
          <w:rFonts w:ascii="Times New Roman" w:hAnsi="Times New Roman"/>
          <w:lang w:val="en-GB"/>
        </w:rPr>
        <w:t xml:space="preserve"> </w:t>
      </w:r>
    </w:p>
    <w:p w14:paraId="0175966C" w14:textId="21BA3794" w:rsidR="006D0FCE" w:rsidRPr="00A54B3B" w:rsidRDefault="006D0FCE" w:rsidP="006D0FCE">
      <w:pPr>
        <w:spacing w:after="0" w:line="240" w:lineRule="auto"/>
        <w:rPr>
          <w:rFonts w:ascii="Times New Roman" w:hAnsi="Times New Roman"/>
          <w:sz w:val="24"/>
          <w:szCs w:val="24"/>
          <w:lang w:val="en-GB"/>
        </w:rPr>
      </w:pPr>
      <w:r w:rsidRPr="00A54B3B">
        <w:rPr>
          <w:rFonts w:ascii="Times New Roman" w:hAnsi="Times New Roman"/>
          <w:vertAlign w:val="superscript"/>
          <w:lang w:val="en-GB"/>
        </w:rPr>
        <w:t>2</w:t>
      </w:r>
      <w:r w:rsidRPr="00A54B3B">
        <w:rPr>
          <w:rFonts w:ascii="Times New Roman" w:hAnsi="Times New Roman"/>
          <w:sz w:val="24"/>
          <w:szCs w:val="24"/>
          <w:lang w:val="en-GB"/>
        </w:rPr>
        <w:t>Significant of the intercept (</w:t>
      </w:r>
      <w:proofErr w:type="spellStart"/>
      <w:r w:rsidRPr="00A54B3B">
        <w:rPr>
          <w:rFonts w:ascii="Times New Roman" w:hAnsi="Times New Roman"/>
          <w:sz w:val="24"/>
          <w:szCs w:val="24"/>
          <w:lang w:val="en-GB"/>
        </w:rPr>
        <w:t>Int</w:t>
      </w:r>
      <w:proofErr w:type="spellEnd"/>
      <w:r w:rsidRPr="00A54B3B">
        <w:rPr>
          <w:rFonts w:ascii="Times New Roman" w:hAnsi="Times New Roman"/>
          <w:sz w:val="24"/>
          <w:szCs w:val="24"/>
          <w:lang w:val="en-GB"/>
        </w:rPr>
        <w:t>), linear (L), and quadratic (Q) terms.</w:t>
      </w:r>
      <w:r w:rsidR="00591F87" w:rsidRPr="00A54B3B">
        <w:rPr>
          <w:rFonts w:ascii="Times New Roman" w:hAnsi="Times New Roman"/>
          <w:lang w:val="en-GB"/>
        </w:rPr>
        <w:t xml:space="preserve"> The q</w:t>
      </w:r>
      <w:r w:rsidR="00591F87" w:rsidRPr="00A54B3B">
        <w:rPr>
          <w:rFonts w:ascii="Times New Roman" w:hAnsi="Times New Roman"/>
          <w:sz w:val="24"/>
          <w:szCs w:val="24"/>
          <w:lang w:val="en-GB"/>
        </w:rPr>
        <w:t xml:space="preserve">uadratic effect was removed from the model when </w:t>
      </w:r>
      <w:r w:rsidR="00591F87"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="00591F87" w:rsidRPr="00A54B3B">
        <w:rPr>
          <w:rFonts w:ascii="Times New Roman" w:hAnsi="Times New Roman"/>
          <w:sz w:val="24"/>
          <w:szCs w:val="24"/>
          <w:lang w:val="en-GB"/>
        </w:rPr>
        <w:t xml:space="preserve"> &gt; 0.05 only if model fit improved based on the </w:t>
      </w:r>
      <w:proofErr w:type="spellStart"/>
      <w:r w:rsidR="00591F87" w:rsidRPr="00A54B3B">
        <w:rPr>
          <w:rFonts w:ascii="Times New Roman" w:hAnsi="Times New Roman"/>
          <w:sz w:val="24"/>
          <w:szCs w:val="24"/>
          <w:lang w:val="en-GB"/>
        </w:rPr>
        <w:t>AIC</w:t>
      </w:r>
      <w:r w:rsidR="00C520BD" w:rsidRPr="00A54B3B">
        <w:rPr>
          <w:rFonts w:ascii="Times New Roman" w:hAnsi="Times New Roman"/>
          <w:sz w:val="24"/>
          <w:szCs w:val="24"/>
          <w:lang w:val="en-GB"/>
        </w:rPr>
        <w:t>c</w:t>
      </w:r>
      <w:proofErr w:type="spellEnd"/>
      <w:r w:rsidR="00591F87" w:rsidRPr="00A54B3B">
        <w:rPr>
          <w:rFonts w:ascii="Times New Roman" w:hAnsi="Times New Roman"/>
          <w:sz w:val="24"/>
          <w:szCs w:val="24"/>
          <w:lang w:val="en-GB"/>
        </w:rPr>
        <w:t>.</w:t>
      </w:r>
    </w:p>
    <w:p w14:paraId="1ED24222" w14:textId="3CF24068" w:rsidR="00175B44" w:rsidRPr="00A54B3B" w:rsidRDefault="00175B44" w:rsidP="006D0FCE">
      <w:pPr>
        <w:spacing w:after="0" w:line="240" w:lineRule="auto"/>
        <w:rPr>
          <w:rFonts w:ascii="Times New Roman" w:hAnsi="Times New Roman"/>
          <w:sz w:val="24"/>
          <w:szCs w:val="24"/>
          <w:lang w:val="en-GB"/>
        </w:rPr>
        <w:sectPr w:rsidR="00175B44" w:rsidRPr="00A54B3B" w:rsidSect="004F59F6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A54B3B">
        <w:rPr>
          <w:rFonts w:ascii="Times New Roman" w:hAnsi="Times New Roman"/>
          <w:vertAlign w:val="superscript"/>
          <w:lang w:val="en-GB"/>
        </w:rPr>
        <w:t>3</w:t>
      </w:r>
      <w:r w:rsidRPr="00A54B3B">
        <w:rPr>
          <w:rFonts w:ascii="Times New Roman" w:hAnsi="Times New Roman"/>
          <w:sz w:val="24"/>
          <w:szCs w:val="24"/>
          <w:lang w:val="en-GB"/>
        </w:rPr>
        <w:t>Units of the predictors are % of total bacteria.</w:t>
      </w:r>
    </w:p>
    <w:p w14:paraId="1718576C" w14:textId="44723A3F" w:rsidR="006D0FCE" w:rsidRPr="00A54B3B" w:rsidRDefault="001E1506" w:rsidP="006D0FCE">
      <w:pPr>
        <w:spacing w:after="0" w:line="240" w:lineRule="auto"/>
        <w:rPr>
          <w:rFonts w:ascii="Times New Roman" w:hAnsi="Times New Roman"/>
          <w:lang w:val="en-GB"/>
        </w:rPr>
      </w:pPr>
      <w:r w:rsidRPr="00A54B3B">
        <w:rPr>
          <w:rFonts w:ascii="Times New Roman" w:hAnsi="Times New Roman"/>
          <w:noProof/>
        </w:rPr>
        <w:lastRenderedPageBreak/>
        <w:drawing>
          <wp:inline distT="0" distB="0" distL="0" distR="0" wp14:anchorId="6D315FDF" wp14:editId="6B5F0C52">
            <wp:extent cx="4876800" cy="5524500"/>
            <wp:effectExtent l="0" t="0" r="0" b="1270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up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6800" cy="5524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DE87D4" w14:textId="77777777" w:rsidR="006D0FCE" w:rsidRPr="00A54B3B" w:rsidRDefault="006D0FCE" w:rsidP="006D0FCE">
      <w:pPr>
        <w:spacing w:after="0" w:line="240" w:lineRule="auto"/>
        <w:rPr>
          <w:rFonts w:ascii="Times New Roman" w:hAnsi="Times New Roman"/>
          <w:lang w:val="en-GB"/>
        </w:rPr>
      </w:pPr>
    </w:p>
    <w:p w14:paraId="430D9AD5" w14:textId="77777777" w:rsidR="006D0FCE" w:rsidRPr="00A54B3B" w:rsidRDefault="006D0FCE" w:rsidP="006D0FCE">
      <w:pPr>
        <w:spacing w:after="0" w:line="240" w:lineRule="auto"/>
        <w:rPr>
          <w:rFonts w:ascii="Times New Roman" w:hAnsi="Times New Roman"/>
          <w:lang w:val="en-GB"/>
        </w:rPr>
      </w:pPr>
    </w:p>
    <w:p w14:paraId="547CFBAE" w14:textId="784CBA3E" w:rsidR="00B173C6" w:rsidRPr="00A54B3B" w:rsidRDefault="006D0FCE" w:rsidP="009B51CB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A54B3B">
        <w:rPr>
          <w:rFonts w:ascii="Times New Roman" w:hAnsi="Times New Roman"/>
          <w:b/>
          <w:sz w:val="24"/>
          <w:szCs w:val="24"/>
          <w:lang w:val="en-GB"/>
        </w:rPr>
        <w:t>Supplemental Figure 1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. Time course of abundance of total </w:t>
      </w:r>
      <w:r w:rsidRPr="00A54B3B">
        <w:rPr>
          <w:rFonts w:ascii="Times New Roman" w:eastAsia="Calibri" w:hAnsi="Times New Roman"/>
          <w:sz w:val="24"/>
          <w:szCs w:val="24"/>
          <w:lang w:val="en-GB"/>
        </w:rPr>
        <w:t>fungi (Panels A) and ciliate protozoa (Panels B) relative to total bacteria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in rumen </w:t>
      </w:r>
      <w:proofErr w:type="spellStart"/>
      <w:r w:rsidRPr="00A54B3B">
        <w:rPr>
          <w:rFonts w:ascii="Times New Roman" w:hAnsi="Times New Roman"/>
          <w:sz w:val="24"/>
          <w:szCs w:val="24"/>
          <w:lang w:val="en-GB"/>
        </w:rPr>
        <w:t>digesta</w:t>
      </w:r>
      <w:proofErr w:type="spellEnd"/>
      <w:r w:rsidRPr="00A54B3B">
        <w:rPr>
          <w:rFonts w:ascii="Times New Roman" w:hAnsi="Times New Roman"/>
          <w:sz w:val="24"/>
          <w:szCs w:val="24"/>
          <w:lang w:val="en-GB"/>
        </w:rPr>
        <w:t xml:space="preserve"> of cows a high fibre, low oil diet (control), a low fibre, high oil diet resulting in milk fat depression (induction), or a high fibre, low oil diet following induction that resolved milk fat depression (recovery).</w:t>
      </w:r>
      <w:r w:rsidRPr="00A54B3B">
        <w:rPr>
          <w:rFonts w:ascii="Times New Roman" w:eastAsia="Calibri" w:hAnsi="Times New Roman"/>
          <w:sz w:val="24"/>
          <w:szCs w:val="24"/>
          <w:lang w:val="en-GB"/>
        </w:rPr>
        <w:t xml:space="preserve"> 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Abundance is shown as the </w:t>
      </w:r>
      <w:proofErr w:type="spellStart"/>
      <w:r w:rsidRPr="00A54B3B">
        <w:rPr>
          <w:rFonts w:ascii="Times New Roman" w:hAnsi="Times New Roman"/>
          <w:sz w:val="24"/>
          <w:szCs w:val="24"/>
          <w:lang w:val="en-GB"/>
        </w:rPr>
        <w:t>percent</w:t>
      </w:r>
      <w:proofErr w:type="spellEnd"/>
      <w:r w:rsidRPr="00A54B3B">
        <w:rPr>
          <w:rFonts w:ascii="Times New Roman" w:hAnsi="Times New Roman"/>
          <w:sz w:val="24"/>
          <w:szCs w:val="24"/>
          <w:lang w:val="en-GB"/>
        </w:rPr>
        <w:t xml:space="preserve"> of total bacterial 16S </w:t>
      </w:r>
      <w:proofErr w:type="spellStart"/>
      <w:r w:rsidRPr="00A54B3B">
        <w:rPr>
          <w:rFonts w:ascii="Times New Roman" w:hAnsi="Times New Roman"/>
          <w:sz w:val="24"/>
          <w:szCs w:val="24"/>
          <w:lang w:val="en-GB"/>
        </w:rPr>
        <w:t>rDNA</w:t>
      </w:r>
      <w:proofErr w:type="spellEnd"/>
      <w:r w:rsidRPr="00A54B3B">
        <w:rPr>
          <w:rFonts w:ascii="Times New Roman" w:hAnsi="Times New Roman"/>
          <w:sz w:val="24"/>
          <w:szCs w:val="24"/>
          <w:lang w:val="en-GB"/>
        </w:rPr>
        <w:t xml:space="preserve">. </w:t>
      </w:r>
      <w:proofErr w:type="spellStart"/>
      <w:r w:rsidRPr="00A54B3B">
        <w:rPr>
          <w:rFonts w:ascii="Times New Roman" w:hAnsi="Times New Roman"/>
          <w:sz w:val="24"/>
          <w:szCs w:val="24"/>
          <w:lang w:val="en-GB"/>
        </w:rPr>
        <w:t>Preplanned</w:t>
      </w:r>
      <w:proofErr w:type="spellEnd"/>
      <w:r w:rsidRPr="00A54B3B">
        <w:rPr>
          <w:rFonts w:ascii="Times New Roman" w:hAnsi="Times New Roman"/>
          <w:sz w:val="24"/>
          <w:szCs w:val="24"/>
          <w:lang w:val="en-GB"/>
        </w:rPr>
        <w:t xml:space="preserve"> contrasts tested the difference between control and induction (</w:t>
      </w:r>
      <w:r w:rsidR="00A227EA" w:rsidRPr="00A54B3B">
        <w:rPr>
          <w:rFonts w:ascii="Times New Roman" w:hAnsi="Times New Roman"/>
          <w:sz w:val="24"/>
          <w:szCs w:val="24"/>
          <w:lang w:val="en-GB"/>
        </w:rPr>
        <w:t>***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&lt; 0.01 and </w:t>
      </w:r>
      <w:r w:rsidR="00A227EA" w:rsidRPr="00A54B3B">
        <w:rPr>
          <w:rFonts w:ascii="Times New Roman" w:hAnsi="Times New Roman"/>
          <w:i/>
          <w:sz w:val="24"/>
          <w:szCs w:val="24"/>
          <w:lang w:val="en-GB"/>
        </w:rPr>
        <w:t>**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 xml:space="preserve"> P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&lt; 0.05) and between control and recovery (</w:t>
      </w:r>
      <w:r w:rsidR="00A227EA" w:rsidRPr="00A54B3B">
        <w:rPr>
          <w:rFonts w:ascii="Times New Roman" w:hAnsi="Times New Roman"/>
          <w:sz w:val="24"/>
          <w:szCs w:val="24"/>
          <w:lang w:val="en-GB"/>
        </w:rPr>
        <w:t>†††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A54B3B">
        <w:rPr>
          <w:rFonts w:ascii="Times New Roman" w:hAnsi="Times New Roman"/>
          <w:i/>
          <w:sz w:val="24"/>
          <w:szCs w:val="24"/>
          <w:lang w:val="en-GB"/>
        </w:rPr>
        <w:t>P</w:t>
      </w:r>
      <w:r w:rsidRPr="00A54B3B">
        <w:rPr>
          <w:rFonts w:ascii="Times New Roman" w:hAnsi="Times New Roman"/>
          <w:sz w:val="24"/>
          <w:szCs w:val="24"/>
          <w:lang w:val="en-GB"/>
        </w:rPr>
        <w:t xml:space="preserve"> &lt; 0.01).</w:t>
      </w:r>
      <w:r w:rsidR="00D01881" w:rsidRPr="00A54B3B">
        <w:rPr>
          <w:rFonts w:ascii="Times New Roman" w:hAnsi="Times New Roman"/>
          <w:sz w:val="24"/>
          <w:szCs w:val="24"/>
          <w:lang w:val="en-GB"/>
        </w:rPr>
        <w:t xml:space="preserve"> The largest SEM is reported.</w:t>
      </w:r>
    </w:p>
    <w:bookmarkEnd w:id="0"/>
    <w:sectPr w:rsidR="00B173C6" w:rsidRPr="00A54B3B" w:rsidSect="00B71D46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5F519F" w14:textId="77777777" w:rsidR="00770431" w:rsidRDefault="00770431" w:rsidP="00FA63FB">
      <w:pPr>
        <w:spacing w:after="0" w:line="240" w:lineRule="auto"/>
      </w:pPr>
      <w:r>
        <w:separator/>
      </w:r>
    </w:p>
  </w:endnote>
  <w:endnote w:type="continuationSeparator" w:id="0">
    <w:p w14:paraId="7A2CA788" w14:textId="77777777" w:rsidR="00770431" w:rsidRDefault="00770431" w:rsidP="00FA63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PMingLiU">
    <w:altName w:val="新細明體"/>
    <w:charset w:val="88"/>
    <w:family w:val="roman"/>
    <w:pitch w:val="variable"/>
    <w:sig w:usb0="A00002FF" w:usb1="28CFFCFA" w:usb2="00000016" w:usb3="00000000" w:csb0="00100001" w:csb1="00000000"/>
  </w:font>
  <w:font w:name="Segoe UI">
    <w:altName w:val="Courier New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CD9331" w14:textId="62719BD1" w:rsidR="00F323AB" w:rsidRDefault="00F323AB" w:rsidP="00FA63FB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A54B3B">
      <w:rPr>
        <w:rStyle w:val="PageNumber"/>
        <w:noProof/>
      </w:rPr>
      <w:t>7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AA7AE66" w14:textId="77777777" w:rsidR="00770431" w:rsidRDefault="00770431" w:rsidP="00FA63FB">
      <w:pPr>
        <w:spacing w:after="0" w:line="240" w:lineRule="auto"/>
      </w:pPr>
      <w:r>
        <w:separator/>
      </w:r>
    </w:p>
  </w:footnote>
  <w:footnote w:type="continuationSeparator" w:id="0">
    <w:p w14:paraId="7F4E7B4E" w14:textId="77777777" w:rsidR="00770431" w:rsidRDefault="00770431" w:rsidP="00FA63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1BE8B1" w14:textId="4975BF6C" w:rsidR="00F323AB" w:rsidRDefault="00F323AB" w:rsidP="00FA63FB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fr-CA" w:vendorID="64" w:dllVersion="131078" w:nlCheck="1" w:checkStyle="1"/>
  <w:activeWritingStyle w:appName="MSWord" w:lang="es-CO" w:vendorID="64" w:dllVersion="131078" w:nlCheck="1" w:checkStyle="1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Brit J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vvwe25ftsrprewex8vxr9z5daw2px2pvfe&quot;&gt;Rico library Copy&lt;record-ids&gt;&lt;item&gt;2301&lt;/item&gt;&lt;item&gt;2891&lt;/item&gt;&lt;item&gt;3860&lt;/item&gt;&lt;item&gt;3861&lt;/item&gt;&lt;item&gt;3866&lt;/item&gt;&lt;item&gt;3867&lt;/item&gt;&lt;item&gt;3989&lt;/item&gt;&lt;item&gt;4442&lt;/item&gt;&lt;item&gt;4452&lt;/item&gt;&lt;item&gt;4456&lt;/item&gt;&lt;item&gt;4482&lt;/item&gt;&lt;item&gt;4491&lt;/item&gt;&lt;item&gt;4568&lt;/item&gt;&lt;item&gt;4569&lt;/item&gt;&lt;item&gt;4573&lt;/item&gt;&lt;item&gt;4613&lt;/item&gt;&lt;item&gt;4652&lt;/item&gt;&lt;item&gt;4875&lt;/item&gt;&lt;item&gt;4876&lt;/item&gt;&lt;item&gt;4877&lt;/item&gt;&lt;item&gt;4878&lt;/item&gt;&lt;item&gt;4881&lt;/item&gt;&lt;item&gt;4882&lt;/item&gt;&lt;item&gt;4883&lt;/item&gt;&lt;item&gt;4885&lt;/item&gt;&lt;item&gt;4886&lt;/item&gt;&lt;item&gt;4888&lt;/item&gt;&lt;item&gt;4890&lt;/item&gt;&lt;item&gt;4891&lt;/item&gt;&lt;item&gt;4892&lt;/item&gt;&lt;item&gt;4893&lt;/item&gt;&lt;item&gt;4894&lt;/item&gt;&lt;item&gt;4895&lt;/item&gt;&lt;item&gt;4896&lt;/item&gt;&lt;item&gt;4897&lt;/item&gt;&lt;item&gt;4898&lt;/item&gt;&lt;item&gt;4899&lt;/item&gt;&lt;item&gt;4900&lt;/item&gt;&lt;item&gt;4901&lt;/item&gt;&lt;item&gt;4902&lt;/item&gt;&lt;item&gt;4903&lt;/item&gt;&lt;item&gt;4904&lt;/item&gt;&lt;item&gt;4907&lt;/item&gt;&lt;item&gt;4909&lt;/item&gt;&lt;item&gt;4913&lt;/item&gt;&lt;item&gt;4914&lt;/item&gt;&lt;item&gt;4915&lt;/item&gt;&lt;item&gt;4916&lt;/item&gt;&lt;item&gt;4917&lt;/item&gt;&lt;/record-ids&gt;&lt;/item&gt;&lt;/Libraries&gt;"/>
  </w:docVars>
  <w:rsids>
    <w:rsidRoot w:val="001D0CAC"/>
    <w:rsid w:val="000212EA"/>
    <w:rsid w:val="00022F1A"/>
    <w:rsid w:val="00034F4D"/>
    <w:rsid w:val="00037E83"/>
    <w:rsid w:val="000440A4"/>
    <w:rsid w:val="00045466"/>
    <w:rsid w:val="00057B5C"/>
    <w:rsid w:val="00074C73"/>
    <w:rsid w:val="00081CF6"/>
    <w:rsid w:val="000A0BB8"/>
    <w:rsid w:val="000D5025"/>
    <w:rsid w:val="000E4795"/>
    <w:rsid w:val="000F157E"/>
    <w:rsid w:val="001028A1"/>
    <w:rsid w:val="0012478B"/>
    <w:rsid w:val="00130F4E"/>
    <w:rsid w:val="00140633"/>
    <w:rsid w:val="00146ED4"/>
    <w:rsid w:val="00150BF2"/>
    <w:rsid w:val="00156445"/>
    <w:rsid w:val="00163A22"/>
    <w:rsid w:val="00166B1A"/>
    <w:rsid w:val="00167796"/>
    <w:rsid w:val="001718B7"/>
    <w:rsid w:val="00175B44"/>
    <w:rsid w:val="00183DD5"/>
    <w:rsid w:val="001923B2"/>
    <w:rsid w:val="001B3E40"/>
    <w:rsid w:val="001B4B7C"/>
    <w:rsid w:val="001B5B32"/>
    <w:rsid w:val="001B7EF4"/>
    <w:rsid w:val="001D0CAC"/>
    <w:rsid w:val="001D2C72"/>
    <w:rsid w:val="001E14E9"/>
    <w:rsid w:val="001E1506"/>
    <w:rsid w:val="001F213C"/>
    <w:rsid w:val="00211F15"/>
    <w:rsid w:val="002265FF"/>
    <w:rsid w:val="00233AAE"/>
    <w:rsid w:val="00235A00"/>
    <w:rsid w:val="00261C0A"/>
    <w:rsid w:val="0026639B"/>
    <w:rsid w:val="002717F9"/>
    <w:rsid w:val="0027344B"/>
    <w:rsid w:val="0027650C"/>
    <w:rsid w:val="0028216E"/>
    <w:rsid w:val="002A5382"/>
    <w:rsid w:val="002C167D"/>
    <w:rsid w:val="002C48D5"/>
    <w:rsid w:val="002D0153"/>
    <w:rsid w:val="002D0D64"/>
    <w:rsid w:val="002D1B1E"/>
    <w:rsid w:val="002D3CF3"/>
    <w:rsid w:val="002E7C14"/>
    <w:rsid w:val="002F4A5C"/>
    <w:rsid w:val="0030108F"/>
    <w:rsid w:val="00305002"/>
    <w:rsid w:val="0032709D"/>
    <w:rsid w:val="003320FB"/>
    <w:rsid w:val="00354F51"/>
    <w:rsid w:val="003575C0"/>
    <w:rsid w:val="00362B19"/>
    <w:rsid w:val="00366EFC"/>
    <w:rsid w:val="00371049"/>
    <w:rsid w:val="0037191E"/>
    <w:rsid w:val="00377C14"/>
    <w:rsid w:val="00385C4A"/>
    <w:rsid w:val="00391D85"/>
    <w:rsid w:val="0039367D"/>
    <w:rsid w:val="003945E0"/>
    <w:rsid w:val="003C35E9"/>
    <w:rsid w:val="003C49F4"/>
    <w:rsid w:val="003D0D32"/>
    <w:rsid w:val="003D4D51"/>
    <w:rsid w:val="003F0E41"/>
    <w:rsid w:val="00402B83"/>
    <w:rsid w:val="00405E0D"/>
    <w:rsid w:val="00412CF1"/>
    <w:rsid w:val="0042495F"/>
    <w:rsid w:val="004268C2"/>
    <w:rsid w:val="004432C7"/>
    <w:rsid w:val="00460DBF"/>
    <w:rsid w:val="00490006"/>
    <w:rsid w:val="0049264C"/>
    <w:rsid w:val="0049691B"/>
    <w:rsid w:val="004B1ABB"/>
    <w:rsid w:val="004B60AA"/>
    <w:rsid w:val="004D4B33"/>
    <w:rsid w:val="004E2649"/>
    <w:rsid w:val="004F59F6"/>
    <w:rsid w:val="00512FC1"/>
    <w:rsid w:val="00525342"/>
    <w:rsid w:val="00535B68"/>
    <w:rsid w:val="0056128D"/>
    <w:rsid w:val="0056290C"/>
    <w:rsid w:val="00566D2B"/>
    <w:rsid w:val="005722BC"/>
    <w:rsid w:val="00591F87"/>
    <w:rsid w:val="00596387"/>
    <w:rsid w:val="005B2FF0"/>
    <w:rsid w:val="005C7FE2"/>
    <w:rsid w:val="005D3C32"/>
    <w:rsid w:val="005F79E7"/>
    <w:rsid w:val="006145C6"/>
    <w:rsid w:val="0061683C"/>
    <w:rsid w:val="0062215F"/>
    <w:rsid w:val="00660D00"/>
    <w:rsid w:val="00662B53"/>
    <w:rsid w:val="00671CA9"/>
    <w:rsid w:val="00674BB1"/>
    <w:rsid w:val="006806F7"/>
    <w:rsid w:val="006851BD"/>
    <w:rsid w:val="00685C76"/>
    <w:rsid w:val="00686B6F"/>
    <w:rsid w:val="006957C8"/>
    <w:rsid w:val="00696D3F"/>
    <w:rsid w:val="00696E15"/>
    <w:rsid w:val="006A5F3E"/>
    <w:rsid w:val="006B04D2"/>
    <w:rsid w:val="006C4161"/>
    <w:rsid w:val="006D0FCE"/>
    <w:rsid w:val="006D4D52"/>
    <w:rsid w:val="006D5204"/>
    <w:rsid w:val="006E08C5"/>
    <w:rsid w:val="006F1218"/>
    <w:rsid w:val="006F7E67"/>
    <w:rsid w:val="00700D48"/>
    <w:rsid w:val="007146C0"/>
    <w:rsid w:val="00714E6D"/>
    <w:rsid w:val="00727688"/>
    <w:rsid w:val="00731BE4"/>
    <w:rsid w:val="00746619"/>
    <w:rsid w:val="00753A55"/>
    <w:rsid w:val="00763CE1"/>
    <w:rsid w:val="00770431"/>
    <w:rsid w:val="00773E1B"/>
    <w:rsid w:val="00777B07"/>
    <w:rsid w:val="00782061"/>
    <w:rsid w:val="007935DC"/>
    <w:rsid w:val="00794CD4"/>
    <w:rsid w:val="00796141"/>
    <w:rsid w:val="007A72FC"/>
    <w:rsid w:val="007B25E3"/>
    <w:rsid w:val="007D1744"/>
    <w:rsid w:val="007D1B73"/>
    <w:rsid w:val="007D5561"/>
    <w:rsid w:val="007F319D"/>
    <w:rsid w:val="007F5F4B"/>
    <w:rsid w:val="00801DCF"/>
    <w:rsid w:val="00804838"/>
    <w:rsid w:val="00847696"/>
    <w:rsid w:val="00851421"/>
    <w:rsid w:val="008607C7"/>
    <w:rsid w:val="008823D4"/>
    <w:rsid w:val="008860E4"/>
    <w:rsid w:val="008B4299"/>
    <w:rsid w:val="008B52BE"/>
    <w:rsid w:val="008D3603"/>
    <w:rsid w:val="008D5A1B"/>
    <w:rsid w:val="008F142E"/>
    <w:rsid w:val="008F1B89"/>
    <w:rsid w:val="00903704"/>
    <w:rsid w:val="0090459E"/>
    <w:rsid w:val="00904B2A"/>
    <w:rsid w:val="00907E1B"/>
    <w:rsid w:val="00944D28"/>
    <w:rsid w:val="00961A09"/>
    <w:rsid w:val="00984654"/>
    <w:rsid w:val="00996ABB"/>
    <w:rsid w:val="009B0753"/>
    <w:rsid w:val="009B2295"/>
    <w:rsid w:val="009B4E72"/>
    <w:rsid w:val="009B4EC7"/>
    <w:rsid w:val="009B51CB"/>
    <w:rsid w:val="009B73A5"/>
    <w:rsid w:val="009C7C02"/>
    <w:rsid w:val="009D3C4A"/>
    <w:rsid w:val="00A01319"/>
    <w:rsid w:val="00A03939"/>
    <w:rsid w:val="00A05682"/>
    <w:rsid w:val="00A1236D"/>
    <w:rsid w:val="00A227EA"/>
    <w:rsid w:val="00A27119"/>
    <w:rsid w:val="00A40B48"/>
    <w:rsid w:val="00A50E7B"/>
    <w:rsid w:val="00A52AAF"/>
    <w:rsid w:val="00A53EB3"/>
    <w:rsid w:val="00A54B3B"/>
    <w:rsid w:val="00A67E22"/>
    <w:rsid w:val="00A82430"/>
    <w:rsid w:val="00A85CF6"/>
    <w:rsid w:val="00AB7613"/>
    <w:rsid w:val="00AD2383"/>
    <w:rsid w:val="00AF60B4"/>
    <w:rsid w:val="00B0089E"/>
    <w:rsid w:val="00B0345A"/>
    <w:rsid w:val="00B03F10"/>
    <w:rsid w:val="00B14B69"/>
    <w:rsid w:val="00B173C6"/>
    <w:rsid w:val="00B2325F"/>
    <w:rsid w:val="00B234C5"/>
    <w:rsid w:val="00B247D0"/>
    <w:rsid w:val="00B3011C"/>
    <w:rsid w:val="00B5571B"/>
    <w:rsid w:val="00B6088E"/>
    <w:rsid w:val="00B67146"/>
    <w:rsid w:val="00B71D46"/>
    <w:rsid w:val="00B82D3D"/>
    <w:rsid w:val="00B82FE9"/>
    <w:rsid w:val="00B9067D"/>
    <w:rsid w:val="00B90D78"/>
    <w:rsid w:val="00B92051"/>
    <w:rsid w:val="00B94C63"/>
    <w:rsid w:val="00B9537E"/>
    <w:rsid w:val="00BA0C61"/>
    <w:rsid w:val="00BA52F8"/>
    <w:rsid w:val="00BB30B9"/>
    <w:rsid w:val="00BB6C63"/>
    <w:rsid w:val="00BD1DB2"/>
    <w:rsid w:val="00BD3C20"/>
    <w:rsid w:val="00BD41F2"/>
    <w:rsid w:val="00BF3BB1"/>
    <w:rsid w:val="00C15C04"/>
    <w:rsid w:val="00C36191"/>
    <w:rsid w:val="00C40B33"/>
    <w:rsid w:val="00C520BD"/>
    <w:rsid w:val="00C63C96"/>
    <w:rsid w:val="00C71697"/>
    <w:rsid w:val="00C84F0F"/>
    <w:rsid w:val="00CA1961"/>
    <w:rsid w:val="00CA5CB6"/>
    <w:rsid w:val="00CB3560"/>
    <w:rsid w:val="00CB4B6C"/>
    <w:rsid w:val="00CC5819"/>
    <w:rsid w:val="00CD3284"/>
    <w:rsid w:val="00CE197D"/>
    <w:rsid w:val="00CE64D9"/>
    <w:rsid w:val="00CF6561"/>
    <w:rsid w:val="00D01881"/>
    <w:rsid w:val="00D06F76"/>
    <w:rsid w:val="00D6053C"/>
    <w:rsid w:val="00D64A9A"/>
    <w:rsid w:val="00D64DCC"/>
    <w:rsid w:val="00D746E0"/>
    <w:rsid w:val="00D87E14"/>
    <w:rsid w:val="00D95973"/>
    <w:rsid w:val="00DA005E"/>
    <w:rsid w:val="00DA1BDA"/>
    <w:rsid w:val="00DA3268"/>
    <w:rsid w:val="00DA5365"/>
    <w:rsid w:val="00DB4C6D"/>
    <w:rsid w:val="00DC5FC8"/>
    <w:rsid w:val="00DD1E96"/>
    <w:rsid w:val="00DD6A74"/>
    <w:rsid w:val="00DE7FE4"/>
    <w:rsid w:val="00E178F4"/>
    <w:rsid w:val="00E3591A"/>
    <w:rsid w:val="00E37F7F"/>
    <w:rsid w:val="00E47F74"/>
    <w:rsid w:val="00E50736"/>
    <w:rsid w:val="00E51DA8"/>
    <w:rsid w:val="00E52295"/>
    <w:rsid w:val="00E54ABA"/>
    <w:rsid w:val="00E6110B"/>
    <w:rsid w:val="00E61F27"/>
    <w:rsid w:val="00E62651"/>
    <w:rsid w:val="00E71153"/>
    <w:rsid w:val="00E7732E"/>
    <w:rsid w:val="00E941E2"/>
    <w:rsid w:val="00E97CFC"/>
    <w:rsid w:val="00EA20C5"/>
    <w:rsid w:val="00EA55F3"/>
    <w:rsid w:val="00EB2EC2"/>
    <w:rsid w:val="00EB714A"/>
    <w:rsid w:val="00ED29E7"/>
    <w:rsid w:val="00ED4462"/>
    <w:rsid w:val="00ED4DAB"/>
    <w:rsid w:val="00EE3811"/>
    <w:rsid w:val="00EE460C"/>
    <w:rsid w:val="00EE7AD6"/>
    <w:rsid w:val="00EF13D8"/>
    <w:rsid w:val="00F03041"/>
    <w:rsid w:val="00F159C5"/>
    <w:rsid w:val="00F235FE"/>
    <w:rsid w:val="00F27287"/>
    <w:rsid w:val="00F304F5"/>
    <w:rsid w:val="00F323AB"/>
    <w:rsid w:val="00F853EE"/>
    <w:rsid w:val="00F96AF0"/>
    <w:rsid w:val="00FA5099"/>
    <w:rsid w:val="00FA63FB"/>
    <w:rsid w:val="00FB08C4"/>
    <w:rsid w:val="00FB34F2"/>
    <w:rsid w:val="00FB5DA8"/>
    <w:rsid w:val="00FB79BA"/>
    <w:rsid w:val="00FC19D1"/>
    <w:rsid w:val="00FD5F40"/>
    <w:rsid w:val="00FE15A1"/>
    <w:rsid w:val="00FF06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97ADB0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qFormat/>
    <w:rsid w:val="001D0CAC"/>
    <w:pPr>
      <w:keepNext/>
      <w:keepLines/>
      <w:pageBreakBefore/>
      <w:widowControl w:val="0"/>
      <w:tabs>
        <w:tab w:val="left" w:pos="720"/>
      </w:tabs>
      <w:suppressAutoHyphens/>
      <w:spacing w:before="240" w:after="240" w:line="480" w:lineRule="auto"/>
      <w:outlineLvl w:val="2"/>
    </w:pPr>
    <w:rPr>
      <w:rFonts w:ascii="Times New Roman" w:eastAsia="PMingLiU" w:hAnsi="Times New Roman" w:cs="Times New Roman"/>
      <w:bCs/>
      <w:sz w:val="24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1D0CAC"/>
    <w:rPr>
      <w:rFonts w:ascii="Times New Roman" w:eastAsia="PMingLiU" w:hAnsi="Times New Roman" w:cs="Times New Roman"/>
      <w:bCs/>
      <w:sz w:val="24"/>
      <w:szCs w:val="26"/>
      <w:lang w:val="x-none" w:eastAsia="x-none"/>
    </w:rPr>
  </w:style>
  <w:style w:type="character" w:styleId="CommentReference">
    <w:name w:val="annotation reference"/>
    <w:rsid w:val="001D0CA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D0CA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D0CAC"/>
    <w:rPr>
      <w:rFonts w:ascii="Times New Roman" w:eastAsia="Times New Roman" w:hAnsi="Times New Roman" w:cs="Times New Roman"/>
      <w:sz w:val="20"/>
      <w:szCs w:val="20"/>
    </w:rPr>
  </w:style>
  <w:style w:type="character" w:styleId="Hyperlink">
    <w:name w:val="Hyperlink"/>
    <w:uiPriority w:val="99"/>
    <w:unhideWhenUsed/>
    <w:rsid w:val="001D0CAC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0C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0CAC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0CAC"/>
    <w:pPr>
      <w:spacing w:after="16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0CAC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B173C6"/>
  </w:style>
  <w:style w:type="paragraph" w:customStyle="1" w:styleId="para3">
    <w:name w:val="para 3"/>
    <w:basedOn w:val="Normal"/>
    <w:link w:val="para3Char"/>
    <w:rsid w:val="00B173C6"/>
    <w:pPr>
      <w:spacing w:before="120" w:after="240" w:line="255" w:lineRule="atLeast"/>
      <w:ind w:left="720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para3Char">
    <w:name w:val="para 3 Char"/>
    <w:basedOn w:val="DefaultParagraphFont"/>
    <w:link w:val="para3"/>
    <w:rsid w:val="00B173C6"/>
    <w:rPr>
      <w:rFonts w:ascii="Times New Roman" w:eastAsia="Times New Roman" w:hAnsi="Times New Roman" w:cs="Times New Roman"/>
      <w:sz w:val="24"/>
      <w:szCs w:val="20"/>
    </w:rPr>
  </w:style>
  <w:style w:type="paragraph" w:customStyle="1" w:styleId="EndNoteBibliographyTitle">
    <w:name w:val="EndNote Bibliography Title"/>
    <w:basedOn w:val="Normal"/>
    <w:rsid w:val="00074C73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74C73"/>
    <w:pPr>
      <w:spacing w:line="240" w:lineRule="auto"/>
      <w:jc w:val="both"/>
    </w:pPr>
    <w:rPr>
      <w:rFonts w:ascii="Calibri" w:hAnsi="Calibri"/>
    </w:rPr>
  </w:style>
  <w:style w:type="paragraph" w:styleId="Header">
    <w:name w:val="header"/>
    <w:basedOn w:val="Normal"/>
    <w:link w:val="HeaderChar"/>
    <w:uiPriority w:val="99"/>
    <w:unhideWhenUsed/>
    <w:rsid w:val="00FA63F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63FB"/>
  </w:style>
  <w:style w:type="paragraph" w:styleId="Footer">
    <w:name w:val="footer"/>
    <w:basedOn w:val="Normal"/>
    <w:link w:val="FooterChar"/>
    <w:uiPriority w:val="99"/>
    <w:unhideWhenUsed/>
    <w:rsid w:val="00FA63F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63FB"/>
  </w:style>
  <w:style w:type="character" w:styleId="PageNumber">
    <w:name w:val="page number"/>
    <w:basedOn w:val="DefaultParagraphFont"/>
    <w:uiPriority w:val="99"/>
    <w:semiHidden/>
    <w:unhideWhenUsed/>
    <w:rsid w:val="00FA63FB"/>
  </w:style>
  <w:style w:type="paragraph" w:styleId="Caption">
    <w:name w:val="caption"/>
    <w:basedOn w:val="Normal"/>
    <w:next w:val="Normal"/>
    <w:uiPriority w:val="35"/>
    <w:semiHidden/>
    <w:unhideWhenUsed/>
    <w:qFormat/>
    <w:rsid w:val="006D0FCE"/>
    <w:pPr>
      <w:tabs>
        <w:tab w:val="left" w:pos="720"/>
      </w:tabs>
      <w:suppressAutoHyphens/>
      <w:spacing w:after="200" w:line="240" w:lineRule="auto"/>
      <w:ind w:firstLine="720"/>
    </w:pPr>
    <w:rPr>
      <w:rFonts w:ascii="Times New Roman" w:eastAsia="Times New Roman" w:hAnsi="Times New Roman" w:cs="Times New Roman"/>
      <w:bCs/>
      <w:sz w:val="24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qFormat/>
    <w:rsid w:val="001D0CAC"/>
    <w:pPr>
      <w:keepNext/>
      <w:keepLines/>
      <w:pageBreakBefore/>
      <w:widowControl w:val="0"/>
      <w:tabs>
        <w:tab w:val="left" w:pos="720"/>
      </w:tabs>
      <w:suppressAutoHyphens/>
      <w:spacing w:before="240" w:after="240" w:line="480" w:lineRule="auto"/>
      <w:outlineLvl w:val="2"/>
    </w:pPr>
    <w:rPr>
      <w:rFonts w:ascii="Times New Roman" w:eastAsia="PMingLiU" w:hAnsi="Times New Roman" w:cs="Times New Roman"/>
      <w:bCs/>
      <w:sz w:val="24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1D0CAC"/>
    <w:rPr>
      <w:rFonts w:ascii="Times New Roman" w:eastAsia="PMingLiU" w:hAnsi="Times New Roman" w:cs="Times New Roman"/>
      <w:bCs/>
      <w:sz w:val="24"/>
      <w:szCs w:val="26"/>
      <w:lang w:val="x-none" w:eastAsia="x-none"/>
    </w:rPr>
  </w:style>
  <w:style w:type="character" w:styleId="CommentReference">
    <w:name w:val="annotation reference"/>
    <w:rsid w:val="001D0CA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D0CA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D0CAC"/>
    <w:rPr>
      <w:rFonts w:ascii="Times New Roman" w:eastAsia="Times New Roman" w:hAnsi="Times New Roman" w:cs="Times New Roman"/>
      <w:sz w:val="20"/>
      <w:szCs w:val="20"/>
    </w:rPr>
  </w:style>
  <w:style w:type="character" w:styleId="Hyperlink">
    <w:name w:val="Hyperlink"/>
    <w:uiPriority w:val="99"/>
    <w:unhideWhenUsed/>
    <w:rsid w:val="001D0CAC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0C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0CAC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0CAC"/>
    <w:pPr>
      <w:spacing w:after="16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0CAC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B173C6"/>
  </w:style>
  <w:style w:type="paragraph" w:customStyle="1" w:styleId="para3">
    <w:name w:val="para 3"/>
    <w:basedOn w:val="Normal"/>
    <w:link w:val="para3Char"/>
    <w:rsid w:val="00B173C6"/>
    <w:pPr>
      <w:spacing w:before="120" w:after="240" w:line="255" w:lineRule="atLeast"/>
      <w:ind w:left="720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para3Char">
    <w:name w:val="para 3 Char"/>
    <w:basedOn w:val="DefaultParagraphFont"/>
    <w:link w:val="para3"/>
    <w:rsid w:val="00B173C6"/>
    <w:rPr>
      <w:rFonts w:ascii="Times New Roman" w:eastAsia="Times New Roman" w:hAnsi="Times New Roman" w:cs="Times New Roman"/>
      <w:sz w:val="24"/>
      <w:szCs w:val="20"/>
    </w:rPr>
  </w:style>
  <w:style w:type="paragraph" w:customStyle="1" w:styleId="EndNoteBibliographyTitle">
    <w:name w:val="EndNote Bibliography Title"/>
    <w:basedOn w:val="Normal"/>
    <w:rsid w:val="00074C73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74C73"/>
    <w:pPr>
      <w:spacing w:line="240" w:lineRule="auto"/>
      <w:jc w:val="both"/>
    </w:pPr>
    <w:rPr>
      <w:rFonts w:ascii="Calibri" w:hAnsi="Calibri"/>
    </w:rPr>
  </w:style>
  <w:style w:type="paragraph" w:styleId="Header">
    <w:name w:val="header"/>
    <w:basedOn w:val="Normal"/>
    <w:link w:val="HeaderChar"/>
    <w:uiPriority w:val="99"/>
    <w:unhideWhenUsed/>
    <w:rsid w:val="00FA63F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63FB"/>
  </w:style>
  <w:style w:type="paragraph" w:styleId="Footer">
    <w:name w:val="footer"/>
    <w:basedOn w:val="Normal"/>
    <w:link w:val="FooterChar"/>
    <w:uiPriority w:val="99"/>
    <w:unhideWhenUsed/>
    <w:rsid w:val="00FA63F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63FB"/>
  </w:style>
  <w:style w:type="character" w:styleId="PageNumber">
    <w:name w:val="page number"/>
    <w:basedOn w:val="DefaultParagraphFont"/>
    <w:uiPriority w:val="99"/>
    <w:semiHidden/>
    <w:unhideWhenUsed/>
    <w:rsid w:val="00FA63FB"/>
  </w:style>
  <w:style w:type="paragraph" w:styleId="Caption">
    <w:name w:val="caption"/>
    <w:basedOn w:val="Normal"/>
    <w:next w:val="Normal"/>
    <w:uiPriority w:val="35"/>
    <w:semiHidden/>
    <w:unhideWhenUsed/>
    <w:qFormat/>
    <w:rsid w:val="006D0FCE"/>
    <w:pPr>
      <w:tabs>
        <w:tab w:val="left" w:pos="720"/>
      </w:tabs>
      <w:suppressAutoHyphens/>
      <w:spacing w:after="200" w:line="240" w:lineRule="auto"/>
      <w:ind w:firstLine="720"/>
    </w:pPr>
    <w:rPr>
      <w:rFonts w:ascii="Times New Roman" w:eastAsia="Times New Roman" w:hAnsi="Times New Roman" w:cs="Times New Roman"/>
      <w:bCs/>
      <w:sz w:val="24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10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5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64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33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62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97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3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5EB165-6605-034C-B250-746DC6EEE5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4185</Words>
  <Characters>23861</Characters>
  <Application>Microsoft Macintosh Word</Application>
  <DocSecurity>0</DocSecurity>
  <Lines>198</Lines>
  <Paragraphs>5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9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</dc:creator>
  <cp:keywords/>
  <dc:description/>
  <cp:lastModifiedBy>Kevin Harvatine</cp:lastModifiedBy>
  <cp:revision>3</cp:revision>
  <dcterms:created xsi:type="dcterms:W3CDTF">2015-07-01T13:27:00Z</dcterms:created>
  <dcterms:modified xsi:type="dcterms:W3CDTF">2015-07-01T13:27:00Z</dcterms:modified>
</cp:coreProperties>
</file>